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8AA1E7F" w14:textId="77777777" w:rsidR="00935531" w:rsidRDefault="00B306C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Table legends</w:t>
      </w:r>
    </w:p>
    <w:p w14:paraId="0DC34D5C" w14:textId="77777777" w:rsidR="00935531" w:rsidRDefault="00B306C5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1</w:t>
      </w:r>
      <w:r>
        <w:rPr>
          <w:rFonts w:ascii="Times New Roman" w:hAnsi="Times New Roman" w:cs="Times New Roman"/>
          <w:sz w:val="24"/>
          <w:szCs w:val="24"/>
        </w:rPr>
        <w:t>. Publication and Citation Profiles of Leading Countries.</w:t>
      </w:r>
    </w:p>
    <w:p w14:paraId="5C6B5A20" w14:textId="77777777" w:rsidR="00935531" w:rsidRDefault="00B306C5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2</w:t>
      </w:r>
      <w:r>
        <w:rPr>
          <w:rFonts w:ascii="Times New Roman" w:hAnsi="Times New Roman" w:cs="Times New Roman"/>
          <w:sz w:val="24"/>
          <w:szCs w:val="24"/>
        </w:rPr>
        <w:t>. Bibliometric Indicators of High-Impact Journals.</w:t>
      </w:r>
    </w:p>
    <w:p w14:paraId="3D9BC090" w14:textId="77777777" w:rsidR="00935531" w:rsidRDefault="00B306C5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3.</w:t>
      </w:r>
      <w:r w:rsidRPr="00AA6C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ublication and Citation Profiles of High-Impact Authors.</w:t>
      </w:r>
    </w:p>
    <w:p w14:paraId="24656460" w14:textId="0AA00FAB" w:rsidR="00935531" w:rsidRDefault="00B306C5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4.</w:t>
      </w:r>
      <w:r w:rsidRPr="00AA6C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st of 50 most cited articles.</w:t>
      </w:r>
    </w:p>
    <w:p w14:paraId="4D3C9C34" w14:textId="77777777" w:rsidR="00935531" w:rsidRDefault="00B306C5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5</w:t>
      </w:r>
      <w:r>
        <w:rPr>
          <w:rFonts w:ascii="Times New Roman" w:hAnsi="Times New Roman" w:cs="Times New Roman"/>
          <w:sz w:val="24"/>
          <w:szCs w:val="24"/>
        </w:rPr>
        <w:t xml:space="preserve">. Keyword Clusters in Autoimmune Gastritis and </w:t>
      </w:r>
      <w:r>
        <w:rPr>
          <w:rFonts w:ascii="Times New Roman" w:hAnsi="Times New Roman" w:cs="Times New Roman"/>
          <w:i/>
          <w:sz w:val="24"/>
          <w:szCs w:val="24"/>
        </w:rPr>
        <w:t>H. pylori</w:t>
      </w:r>
      <w:r>
        <w:rPr>
          <w:rFonts w:ascii="Times New Roman" w:hAnsi="Times New Roman" w:cs="Times New Roman"/>
          <w:sz w:val="24"/>
          <w:szCs w:val="24"/>
        </w:rPr>
        <w:t xml:space="preserve"> Research.</w:t>
      </w:r>
    </w:p>
    <w:p w14:paraId="34A32B18" w14:textId="77777777" w:rsidR="00935531" w:rsidRDefault="00935531">
      <w:pPr>
        <w:spacing w:afterLines="100" w:after="312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7CB37C4" w14:textId="77777777" w:rsidR="00935531" w:rsidRDefault="00B306C5">
      <w:pPr>
        <w:spacing w:afterLines="100" w:after="312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1 Publication and Citation Profiles of Leading Countries</w:t>
      </w:r>
    </w:p>
    <w:tbl>
      <w:tblPr>
        <w:tblStyle w:val="a5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1"/>
        <w:gridCol w:w="1103"/>
        <w:gridCol w:w="771"/>
        <w:gridCol w:w="1039"/>
        <w:gridCol w:w="1064"/>
        <w:gridCol w:w="1533"/>
        <w:gridCol w:w="740"/>
        <w:gridCol w:w="1170"/>
        <w:gridCol w:w="869"/>
        <w:gridCol w:w="1195"/>
        <w:gridCol w:w="2063"/>
      </w:tblGrid>
      <w:tr w:rsidR="00935531" w14:paraId="7A1DE968" w14:textId="77777777">
        <w:trPr>
          <w:trHeight w:val="454"/>
          <w:jc w:val="center"/>
        </w:trPr>
        <w:tc>
          <w:tcPr>
            <w:tcW w:w="872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518E6BAD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Country</w:t>
            </w:r>
          </w:p>
        </w:tc>
        <w:tc>
          <w:tcPr>
            <w:tcW w:w="403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1225C48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Articles</w:t>
            </w:r>
          </w:p>
        </w:tc>
        <w:tc>
          <w:tcPr>
            <w:tcW w:w="284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4061032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Freq</w:t>
            </w:r>
            <w:proofErr w:type="spellEnd"/>
          </w:p>
        </w:tc>
        <w:tc>
          <w:tcPr>
            <w:tcW w:w="380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4FFBF3C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SCP</w:t>
            </w:r>
          </w:p>
        </w:tc>
        <w:tc>
          <w:tcPr>
            <w:tcW w:w="389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F5D6998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MCP</w:t>
            </w:r>
          </w:p>
        </w:tc>
        <w:tc>
          <w:tcPr>
            <w:tcW w:w="557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7361E85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MCP_Ratio</w:t>
            </w:r>
            <w:proofErr w:type="spellEnd"/>
          </w:p>
        </w:tc>
        <w:tc>
          <w:tcPr>
            <w:tcW w:w="273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3A7CC919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</w:t>
            </w:r>
          </w:p>
        </w:tc>
        <w:tc>
          <w:tcPr>
            <w:tcW w:w="427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236AC574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_rank</w:t>
            </w:r>
            <w:proofErr w:type="spellEnd"/>
          </w:p>
        </w:tc>
        <w:tc>
          <w:tcPr>
            <w:tcW w:w="319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0059528C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</w:t>
            </w:r>
          </w:p>
        </w:tc>
        <w:tc>
          <w:tcPr>
            <w:tcW w:w="436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526C251A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_rank</w:t>
            </w:r>
            <w:proofErr w:type="spellEnd"/>
          </w:p>
        </w:tc>
        <w:tc>
          <w:tcPr>
            <w:tcW w:w="659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0C17FE03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Average Citations</w:t>
            </w:r>
          </w:p>
        </w:tc>
      </w:tr>
      <w:tr w:rsidR="00935531" w14:paraId="72234A33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A8AACB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ITALY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ABF3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5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C1FD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94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74D0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4E69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B3E4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27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0EEB8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4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C137CE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95AD25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32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FB221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B2185B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.1</w:t>
            </w:r>
          </w:p>
        </w:tc>
      </w:tr>
      <w:tr w:rsidR="00935531" w14:paraId="3BFE57C3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DA38F4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SA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A92B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6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871F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45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A6A0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3DA9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ABE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07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31874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8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5C680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51A4E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51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1B16F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6263B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.8</w:t>
            </w:r>
          </w:p>
        </w:tc>
      </w:tr>
      <w:tr w:rsidR="00935531" w14:paraId="13AE38FF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C53002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JAPAN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4556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B43F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11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93E6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6FAB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9A49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47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66EE5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8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53434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B517D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02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D9818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FB565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.3</w:t>
            </w:r>
          </w:p>
        </w:tc>
      </w:tr>
      <w:tr w:rsidR="00935531" w14:paraId="1A267831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E316AA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ERMANY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8FE2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0D8A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83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F338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F868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F967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5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2F053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4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B9DCE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0B7B0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33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C55DE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FDF63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.9</w:t>
            </w:r>
          </w:p>
        </w:tc>
      </w:tr>
      <w:tr w:rsidR="00935531" w14:paraId="38DC908B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A53D2B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AF8CB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E266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3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8B66D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55A3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F441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71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BEB2F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9E0F5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37E93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5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D3BFA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C39FE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.5</w:t>
            </w:r>
          </w:p>
        </w:tc>
      </w:tr>
      <w:tr w:rsidR="00935531" w14:paraId="08B409C1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815AF2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NITED KINGDOM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B140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06BD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3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A251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452C2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7AF0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14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09E62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3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98ABB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C25B0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43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F30D3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8C086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.8</w:t>
            </w:r>
          </w:p>
        </w:tc>
      </w:tr>
      <w:tr w:rsidR="00935531" w14:paraId="2EEB4030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DDB813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URKEY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C80C3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0C7D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34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04BE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9DBC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1B2A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54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6992F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F8269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3FBE4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431A7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78776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</w:tr>
      <w:tr w:rsidR="00935531" w14:paraId="21C7A25D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1BB025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ISRAEL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866E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4A09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31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A843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0B51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69E5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33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11E5DC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8659A8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229746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9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7AF60B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5B9374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.4</w:t>
            </w:r>
          </w:p>
        </w:tc>
      </w:tr>
      <w:tr w:rsidR="00935531" w14:paraId="7C4FE238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058C10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INLAND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38EF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2DF9C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8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1798D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B95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89E7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73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EC589E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416DC4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67102F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0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2C25E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576173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.3</w:t>
            </w:r>
          </w:p>
        </w:tc>
      </w:tr>
      <w:tr w:rsidR="00935531" w14:paraId="4567A0BA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E26E6D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WEDEN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05B13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8597F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BE3DC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DA1A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70FA5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C521A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0948D7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2E5009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8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6735D4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751973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.8</w:t>
            </w:r>
          </w:p>
        </w:tc>
      </w:tr>
      <w:tr w:rsidR="00935531" w14:paraId="0B0E76B5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DFC976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SWITZERLAND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387ED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8C3D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F651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430D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AFF0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0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73892E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E4F682F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38596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90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F9A51E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37E3CC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9</w:t>
            </w:r>
          </w:p>
        </w:tc>
      </w:tr>
      <w:tr w:rsidR="00935531" w14:paraId="6D763162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53E2E7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STRALIA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7E77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217A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3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96FC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AE45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8A76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22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11FF3F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E7C2F2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6668B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0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205925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B9F7A6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.9</w:t>
            </w:r>
          </w:p>
        </w:tc>
      </w:tr>
      <w:tr w:rsidR="00935531" w14:paraId="2D9D1512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FE8BD6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RANCE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B33E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F40F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6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22A6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74AC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662A2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67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4DDF6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4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2A63AC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254DB3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8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B8C39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119805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.7</w:t>
            </w:r>
          </w:p>
        </w:tc>
      </w:tr>
      <w:tr w:rsidR="00935531" w14:paraId="76AB7A3E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6B8BCB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REECE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AD70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E4CA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3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4370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E02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070C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E862BB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E0272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D7A2C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7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4088AE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51127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.4</w:t>
            </w:r>
          </w:p>
        </w:tc>
      </w:tr>
      <w:tr w:rsidR="00935531" w14:paraId="0AF0910F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3952E0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OLAND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111F1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B7FE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3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BAAA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6159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74CA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B4486F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EFC687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72BBA1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8B5C895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91A89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</w:tr>
      <w:tr w:rsidR="00935531" w14:paraId="5F69715E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DB051E" w14:textId="77777777" w:rsidR="00935531" w:rsidRDefault="00B306C5">
            <w:pPr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ORTUGAL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B63B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9A0B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3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4772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CBEC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E63C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82D7FB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D4989B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983962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C9DF1A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0A780E" w14:textId="77777777" w:rsidR="00935531" w:rsidRDefault="00B306C5">
            <w:pPr>
              <w:jc w:val="center"/>
              <w:rPr>
                <w:rFonts w:ascii="Times New Roman" w:eastAsiaTheme="minorEastAsia" w:hAnsi="Times New Roman" w:cs="Times New Roman"/>
                <w:kern w:val="0"/>
                <w:sz w:val="24"/>
                <w:szCs w:val="24"/>
                <w14:ligatures w14:val="standardContextual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</w:tr>
      <w:tr w:rsidR="00935531" w14:paraId="56B02370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44AFB3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USTRIA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E7BC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396E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0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D549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7AACC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DD71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5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F4EE3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B63AB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73477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9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18D8D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2FA6F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.8</w:t>
            </w:r>
          </w:p>
        </w:tc>
      </w:tr>
      <w:tr w:rsidR="00935531" w14:paraId="03C29D6F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52063D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RAZIL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8946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4AA3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0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84E9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7755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5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2C7C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0</w:t>
            </w:r>
          </w:p>
        </w:tc>
        <w:tc>
          <w:tcPr>
            <w:tcW w:w="2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ADAF9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42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B1946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BF1B2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7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1DF93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DA6A9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.2</w:t>
            </w:r>
          </w:p>
        </w:tc>
      </w:tr>
      <w:tr w:rsidR="00935531" w14:paraId="5DC8824B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6840D2F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ANADA</w:t>
            </w:r>
          </w:p>
        </w:tc>
        <w:tc>
          <w:tcPr>
            <w:tcW w:w="403" w:type="pct"/>
            <w:tcBorders>
              <w:top w:val="nil"/>
              <w:left w:val="nil"/>
              <w:right w:val="nil"/>
            </w:tcBorders>
            <w:vAlign w:val="center"/>
          </w:tcPr>
          <w:p w14:paraId="477A9F0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84" w:type="pct"/>
            <w:tcBorders>
              <w:top w:val="nil"/>
              <w:left w:val="nil"/>
              <w:right w:val="nil"/>
            </w:tcBorders>
            <w:vAlign w:val="center"/>
          </w:tcPr>
          <w:p w14:paraId="7E1A5F0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0</w:t>
            </w:r>
          </w:p>
        </w:tc>
        <w:tc>
          <w:tcPr>
            <w:tcW w:w="380" w:type="pct"/>
            <w:tcBorders>
              <w:top w:val="nil"/>
              <w:left w:val="nil"/>
              <w:right w:val="nil"/>
            </w:tcBorders>
            <w:vAlign w:val="center"/>
          </w:tcPr>
          <w:p w14:paraId="7DD6971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389" w:type="pct"/>
            <w:tcBorders>
              <w:top w:val="nil"/>
              <w:left w:val="nil"/>
              <w:right w:val="nil"/>
            </w:tcBorders>
            <w:vAlign w:val="center"/>
          </w:tcPr>
          <w:p w14:paraId="5E52F74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557" w:type="pct"/>
            <w:tcBorders>
              <w:top w:val="nil"/>
              <w:left w:val="nil"/>
              <w:right w:val="nil"/>
            </w:tcBorders>
            <w:vAlign w:val="center"/>
          </w:tcPr>
          <w:p w14:paraId="7881041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0</w:t>
            </w:r>
          </w:p>
        </w:tc>
        <w:tc>
          <w:tcPr>
            <w:tcW w:w="273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E31C39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427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688AE3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319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54F021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436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433283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659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4508BC8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.2</w:t>
            </w:r>
          </w:p>
        </w:tc>
      </w:tr>
      <w:tr w:rsidR="00935531" w14:paraId="3CB60B3A" w14:textId="77777777">
        <w:trPr>
          <w:trHeight w:val="283"/>
          <w:jc w:val="center"/>
        </w:trPr>
        <w:tc>
          <w:tcPr>
            <w:tcW w:w="872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060D41C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KOREA</w:t>
            </w:r>
          </w:p>
        </w:tc>
        <w:tc>
          <w:tcPr>
            <w:tcW w:w="403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8D1135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84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7D1CAF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0</w:t>
            </w:r>
          </w:p>
        </w:tc>
        <w:tc>
          <w:tcPr>
            <w:tcW w:w="380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AC4C51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9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B833E2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557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8CE269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0</w:t>
            </w:r>
          </w:p>
        </w:tc>
        <w:tc>
          <w:tcPr>
            <w:tcW w:w="273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31F5235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42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5041EFE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DD8832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0</w:t>
            </w:r>
          </w:p>
        </w:tc>
        <w:tc>
          <w:tcPr>
            <w:tcW w:w="43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3C6D5F0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65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DB7E57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</w:tr>
    </w:tbl>
    <w:p w14:paraId="25E6C428" w14:textId="77777777" w:rsidR="00935531" w:rsidRDefault="00935531">
      <w:pPr>
        <w:spacing w:beforeLines="50" w:before="156"/>
        <w:jc w:val="center"/>
        <w:rPr>
          <w:rFonts w:ascii="Times New Roman" w:hAnsi="Times New Roman" w:cs="Times New Roman"/>
          <w:sz w:val="24"/>
          <w:szCs w:val="24"/>
        </w:rPr>
      </w:pPr>
    </w:p>
    <w:p w14:paraId="1A6A29D4" w14:textId="77777777" w:rsidR="00935531" w:rsidRDefault="00935531">
      <w:pPr>
        <w:spacing w:afterLines="100" w:after="312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E138CC2" w14:textId="77777777" w:rsidR="00935531" w:rsidRDefault="00B306C5">
      <w:pPr>
        <w:spacing w:afterLines="100" w:after="312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2 Bibliometric Indicators of High-Impact Journals</w:t>
      </w:r>
    </w:p>
    <w:tbl>
      <w:tblPr>
        <w:tblStyle w:val="a5"/>
        <w:tblW w:w="5022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121"/>
        <w:gridCol w:w="1021"/>
        <w:gridCol w:w="1077"/>
        <w:gridCol w:w="1077"/>
        <w:gridCol w:w="1077"/>
        <w:gridCol w:w="721"/>
        <w:gridCol w:w="959"/>
        <w:gridCol w:w="721"/>
        <w:gridCol w:w="1245"/>
      </w:tblGrid>
      <w:tr w:rsidR="00935531" w14:paraId="27172F8C" w14:textId="77777777">
        <w:trPr>
          <w:trHeight w:val="510"/>
          <w:jc w:val="center"/>
        </w:trPr>
        <w:tc>
          <w:tcPr>
            <w:tcW w:w="2183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41844C6B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Journal</w:t>
            </w:r>
          </w:p>
        </w:tc>
        <w:tc>
          <w:tcPr>
            <w:tcW w:w="364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1FF7E2BA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H_index</w:t>
            </w:r>
            <w:proofErr w:type="spellEnd"/>
          </w:p>
        </w:tc>
        <w:tc>
          <w:tcPr>
            <w:tcW w:w="384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64DDBBE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IF</w:t>
            </w:r>
          </w:p>
        </w:tc>
        <w:tc>
          <w:tcPr>
            <w:tcW w:w="384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B73D953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JCR_Quartile</w:t>
            </w:r>
            <w:proofErr w:type="spellEnd"/>
          </w:p>
        </w:tc>
        <w:tc>
          <w:tcPr>
            <w:tcW w:w="384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EC960C0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PY_start</w:t>
            </w:r>
            <w:proofErr w:type="spellEnd"/>
          </w:p>
        </w:tc>
        <w:tc>
          <w:tcPr>
            <w:tcW w:w="257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0B731A86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</w:t>
            </w:r>
          </w:p>
        </w:tc>
        <w:tc>
          <w:tcPr>
            <w:tcW w:w="342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210B1A7A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_rank</w:t>
            </w:r>
            <w:proofErr w:type="spellEnd"/>
          </w:p>
        </w:tc>
        <w:tc>
          <w:tcPr>
            <w:tcW w:w="257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594D7286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</w:t>
            </w:r>
          </w:p>
        </w:tc>
        <w:tc>
          <w:tcPr>
            <w:tcW w:w="444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30E462EF" w14:textId="77777777" w:rsidR="00935531" w:rsidRDefault="00B306C5">
            <w:pPr>
              <w:spacing w:line="240" w:lineRule="exac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_rank</w:t>
            </w:r>
            <w:proofErr w:type="spellEnd"/>
          </w:p>
        </w:tc>
      </w:tr>
      <w:tr w:rsidR="00935531" w14:paraId="2831EFCB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107E6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WORLD JOURNAL OF GASTROENTER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BCF3A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73C8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C0C1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2E4F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CAFC1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EE898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818F0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A5AA6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935531" w14:paraId="3E53911B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88B91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MERICAN JOURNAL OF SURGICAL PATH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65EEC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660C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284B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BF0D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15B0C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07C8B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CEFD0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569CA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</w:tr>
      <w:tr w:rsidR="00935531" w14:paraId="57568ACB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A542B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ANDINAVIAN JOURNAL OF GASTROENTER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98FB2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B542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2A9DD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7B2B7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74984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CCA88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5C7B4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A640B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</w:tr>
      <w:tr w:rsidR="00935531" w14:paraId="40F7C4AE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1B68B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GESTIVE AND LIVER DISEASE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0CC3E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A24F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405D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B156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0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DB580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87605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195C3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70874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</w:tr>
      <w:tr w:rsidR="00935531" w14:paraId="45FBEEA8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A5FA3D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UROPEAN JOURNAL OF GASTROENTEROLOGY &amp; HEPAT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18BAE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7BEF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BCDA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65982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3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DA5E8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73048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41667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9E392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</w:tr>
      <w:tr w:rsidR="00935531" w14:paraId="678D138D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77F81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ASTROENTER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7579A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CA83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.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B06E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0C26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6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24D8B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CA5E0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1425C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A817D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</w:tr>
      <w:tr w:rsidR="00935531" w14:paraId="3C18ECD2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8116C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HELICOBACTER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25419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94C6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A964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D3C8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7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14AA6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32C91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E652D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CB123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</w:tr>
      <w:tr w:rsidR="00935531" w14:paraId="43CA65DA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937EA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JOURNAL OF CLINICAL PATH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A7382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C288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8E31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1FBE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B546D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8F139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8EA6D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B60B6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</w:tr>
      <w:tr w:rsidR="00935531" w14:paraId="3F736878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42593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MERICAN JOURNAL OF GASTROENTER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70073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A75A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47D5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DB26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E07F3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4F55B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7E3A3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1976F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</w:tr>
      <w:tr w:rsidR="00935531" w14:paraId="00953B5C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FAC8E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GESTIVE DISEASES AND SCIENCES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D7B0A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9CE1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A6BD8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1D14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9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2D11E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ED745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CE7CB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1E8E4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</w:tr>
      <w:tr w:rsidR="00935531" w14:paraId="58CAE2DA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3F61E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URRENT OPINION IN GASTROENTER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6105C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C256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B6DD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2799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62D22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1FD33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88555D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B296E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0</w:t>
            </w:r>
          </w:p>
        </w:tc>
      </w:tr>
      <w:tr w:rsidR="00935531" w14:paraId="281E1573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0CA92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GESTION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6DC0A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8ECD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3991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73D7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5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8CB19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C0E07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BD30D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487EF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</w:tr>
      <w:tr w:rsidR="00935531" w14:paraId="594D44E0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9EC85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INFECTION AND IMMUNIT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9CDD7D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F69A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A693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2D56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6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C8BD8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BF68A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15630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0C6F9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</w:tr>
      <w:tr w:rsidR="00935531" w14:paraId="0873F24A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CBD10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JOURNAL OF CLINICAL ENDOCRINOLOGY &amp; METABOLISM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2180E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F3F0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2470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0BBD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9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A79C7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227CB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A49A8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E20E3E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</w:tr>
      <w:tr w:rsidR="00935531" w14:paraId="486EECDA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3F625D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LIMENTARY PHARMACOLOGY &amp; THERAPEUTICS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C19889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0538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6CB8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4195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2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90298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1AEF9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DA5A8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CB31A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935531" w14:paraId="507780F2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25EEBD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ANCER RESEARCH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01725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81B1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.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F12D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6A84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218B0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51431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EC6A9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C3F59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</w:tr>
      <w:tr w:rsidR="00935531" w14:paraId="0322EDBF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7BE7BF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ELLULAR AND MOLECULAR GASTROENTEROLOGY AND HEPAT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123ED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B82F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.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61D4C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EFFD1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8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85F81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717ACD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B010A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42E3C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4</w:t>
            </w:r>
          </w:p>
        </w:tc>
      </w:tr>
      <w:tr w:rsidR="00935531" w14:paraId="538BCB12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FD7C96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LINICAL AND TRANSLATIONAL GASTROENTEROLOGY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0BE978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2596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E3E4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0653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4FAB3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6A79C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25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CA2C9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15692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3</w:t>
            </w:r>
          </w:p>
        </w:tc>
      </w:tr>
      <w:tr w:rsidR="00935531" w14:paraId="66045A41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E304A0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NDOCRINE</w:t>
            </w:r>
          </w:p>
        </w:tc>
        <w:tc>
          <w:tcPr>
            <w:tcW w:w="364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85385E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14:paraId="5B0CC1B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14:paraId="1D242D50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2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14:paraId="4FB9474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9</w:t>
            </w:r>
          </w:p>
        </w:tc>
        <w:tc>
          <w:tcPr>
            <w:tcW w:w="257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4521BF4B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42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63E6AD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257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4B80DC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7A11FA9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9</w:t>
            </w:r>
          </w:p>
        </w:tc>
      </w:tr>
      <w:tr w:rsidR="00935531" w14:paraId="06002249" w14:textId="77777777">
        <w:trPr>
          <w:trHeight w:val="340"/>
          <w:jc w:val="center"/>
        </w:trPr>
        <w:tc>
          <w:tcPr>
            <w:tcW w:w="2183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0306FB61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RONTIERS IN IMMUNOLOGY</w:t>
            </w:r>
          </w:p>
        </w:tc>
        <w:tc>
          <w:tcPr>
            <w:tcW w:w="364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F286233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E846965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7</w:t>
            </w:r>
          </w:p>
        </w:tc>
        <w:tc>
          <w:tcPr>
            <w:tcW w:w="384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6B37DDA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Q1</w:t>
            </w:r>
          </w:p>
        </w:tc>
        <w:tc>
          <w:tcPr>
            <w:tcW w:w="384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FE1AB4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2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14705FF7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42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56945F12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2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6C86CB4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444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1E9D69F9" w14:textId="77777777" w:rsidR="00935531" w:rsidRDefault="00B306C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3</w:t>
            </w:r>
          </w:p>
        </w:tc>
      </w:tr>
    </w:tbl>
    <w:p w14:paraId="1FAD258A" w14:textId="77777777" w:rsidR="00935531" w:rsidRDefault="00B306C5">
      <w:pPr>
        <w:spacing w:beforeLines="50" w:before="156" w:line="300" w:lineRule="exact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(s): </w:t>
      </w:r>
      <w:proofErr w:type="spellStart"/>
      <w:r>
        <w:rPr>
          <w:rFonts w:ascii="Times New Roman" w:hAnsi="Times New Roman" w:cs="Times New Roman"/>
          <w:sz w:val="24"/>
          <w:szCs w:val="24"/>
        </w:rPr>
        <w:t>H_ind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h-index of the journal, which measures both the productivity and citation impact of the publications. IF: Impact Factor, indicating the average number of citations to recent articles published in the journal. </w:t>
      </w:r>
      <w:proofErr w:type="spellStart"/>
      <w:r>
        <w:rPr>
          <w:rFonts w:ascii="Times New Roman" w:hAnsi="Times New Roman" w:cs="Times New Roman"/>
          <w:sz w:val="24"/>
          <w:szCs w:val="24"/>
        </w:rPr>
        <w:t>JCR_Quarti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quartile ranking of the journal in the Journal Citation Reports, indicating the journal's ranking relative to others in the same field (Q1: top 25%, Q2: 25%-50%, Q3: 50%-75%, Q4: bottom 25%). TP: Total Publications. </w:t>
      </w:r>
      <w:proofErr w:type="spellStart"/>
      <w:r>
        <w:rPr>
          <w:rFonts w:ascii="Times New Roman" w:hAnsi="Times New Roman" w:cs="Times New Roman"/>
          <w:sz w:val="24"/>
          <w:szCs w:val="24"/>
        </w:rPr>
        <w:t>TP_ran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Rank of Total Publications. TC: Total Citations. </w:t>
      </w:r>
      <w:proofErr w:type="spellStart"/>
      <w:r>
        <w:rPr>
          <w:rFonts w:ascii="Times New Roman" w:hAnsi="Times New Roman" w:cs="Times New Roman"/>
          <w:sz w:val="24"/>
          <w:szCs w:val="24"/>
        </w:rPr>
        <w:t>TC_ran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Rank of Total Citations. Average Citations: The average number of citations per publication. </w:t>
      </w:r>
      <w:proofErr w:type="spellStart"/>
      <w:r>
        <w:rPr>
          <w:rFonts w:ascii="Times New Roman" w:hAnsi="Times New Roman" w:cs="Times New Roman"/>
          <w:sz w:val="24"/>
          <w:szCs w:val="24"/>
        </w:rPr>
        <w:t>PY_start</w:t>
      </w:r>
      <w:proofErr w:type="spellEnd"/>
      <w:r>
        <w:rPr>
          <w:rFonts w:ascii="Times New Roman" w:hAnsi="Times New Roman" w:cs="Times New Roman"/>
          <w:sz w:val="24"/>
          <w:szCs w:val="24"/>
        </w:rPr>
        <w:t>: Publication Year Start, indicating the year the journal started publication.</w:t>
      </w:r>
    </w:p>
    <w:p w14:paraId="3D4164BE" w14:textId="77777777" w:rsidR="00935531" w:rsidRDefault="00935531">
      <w:pPr>
        <w:rPr>
          <w:rFonts w:ascii="Times New Roman" w:hAnsi="Times New Roman" w:cs="Times New Roman"/>
          <w:sz w:val="24"/>
          <w:szCs w:val="24"/>
        </w:rPr>
      </w:pPr>
    </w:p>
    <w:p w14:paraId="4D70A600" w14:textId="77777777" w:rsidR="00935531" w:rsidRDefault="00B306C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0E3E2F8" w14:textId="77777777" w:rsidR="00935531" w:rsidRDefault="00B306C5">
      <w:pPr>
        <w:spacing w:afterLines="100" w:after="312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3 Publication and Citation Profiles of High-Impact Authors</w:t>
      </w:r>
    </w:p>
    <w:tbl>
      <w:tblPr>
        <w:tblStyle w:val="a5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7"/>
        <w:gridCol w:w="1327"/>
        <w:gridCol w:w="953"/>
        <w:gridCol w:w="952"/>
        <w:gridCol w:w="1393"/>
        <w:gridCol w:w="832"/>
        <w:gridCol w:w="1376"/>
        <w:gridCol w:w="1393"/>
        <w:gridCol w:w="1041"/>
        <w:gridCol w:w="1424"/>
      </w:tblGrid>
      <w:tr w:rsidR="00935531" w14:paraId="7D70063E" w14:textId="77777777">
        <w:trPr>
          <w:trHeight w:val="510"/>
          <w:jc w:val="center"/>
        </w:trPr>
        <w:tc>
          <w:tcPr>
            <w:tcW w:w="1170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4E31064D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Authors</w:t>
            </w:r>
          </w:p>
        </w:tc>
        <w:tc>
          <w:tcPr>
            <w:tcW w:w="475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4DF928E8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H_index</w:t>
            </w:r>
            <w:proofErr w:type="spellEnd"/>
          </w:p>
        </w:tc>
        <w:tc>
          <w:tcPr>
            <w:tcW w:w="341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43ECAA7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g-index</w:t>
            </w:r>
          </w:p>
        </w:tc>
        <w:tc>
          <w:tcPr>
            <w:tcW w:w="341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13C7933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m-index</w:t>
            </w:r>
          </w:p>
        </w:tc>
        <w:tc>
          <w:tcPr>
            <w:tcW w:w="499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D809ADE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PY_start</w:t>
            </w:r>
            <w:proofErr w:type="spellEnd"/>
          </w:p>
        </w:tc>
        <w:tc>
          <w:tcPr>
            <w:tcW w:w="298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4068FA9E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</w:t>
            </w:r>
          </w:p>
        </w:tc>
        <w:tc>
          <w:tcPr>
            <w:tcW w:w="493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9F027C5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_Frac</w:t>
            </w:r>
            <w:proofErr w:type="spellEnd"/>
          </w:p>
        </w:tc>
        <w:tc>
          <w:tcPr>
            <w:tcW w:w="499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1B888FEE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P_rank</w:t>
            </w:r>
            <w:proofErr w:type="spellEnd"/>
          </w:p>
        </w:tc>
        <w:tc>
          <w:tcPr>
            <w:tcW w:w="373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1F6C8CC9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</w:t>
            </w:r>
          </w:p>
        </w:tc>
        <w:tc>
          <w:tcPr>
            <w:tcW w:w="510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4ADE5B52" w14:textId="77777777" w:rsidR="00935531" w:rsidRDefault="00B306C5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_rank</w:t>
            </w:r>
            <w:proofErr w:type="spellEnd"/>
          </w:p>
        </w:tc>
      </w:tr>
      <w:tr w:rsidR="00935531" w14:paraId="05F97BF3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45E950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NNIBALE BRUNO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8965F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CADC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638B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A6C0C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DBD55D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E03E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8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5302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5B351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7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D9216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</w:tr>
      <w:tr w:rsidR="00935531" w14:paraId="50E5E518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61DF75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LAHNER EDITH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CFE8E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B6B8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CB71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B5E6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D3EB8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CE57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7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1233A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C5BB44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75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B3BD1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</w:tr>
      <w:tr w:rsidR="00935531" w14:paraId="2E5BCE61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E9ED7D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TOLTE M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739CF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4C21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3854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9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ABCE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2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665D7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CEA9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1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420ACB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9434B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7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B2055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935531" w14:paraId="6FD372F4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C0A425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ALLER G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DD8E0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D89B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F688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7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4B323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6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6F629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8C31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DA080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9A4D5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78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2AE08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</w:tr>
      <w:tr w:rsidR="00935531" w14:paraId="4B73EEF7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51205D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KIRCHNER T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99E94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549F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CBA29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8D78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6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E07C2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AB12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8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BA0D8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E6975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53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5515A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</w:tr>
      <w:tr w:rsidR="00935531" w14:paraId="681D535C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2DA937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VIETH MICHAEL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2435F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5A5C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6676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7C89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CFEB7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F9CE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3E8C7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98C5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7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75EED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</w:tr>
      <w:tr w:rsidR="00935531" w14:paraId="3AB1C244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F991BD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ANNIZZARO RENATO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4E68DA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E529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DD835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7216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00770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A64A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4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57715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7372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9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A66EC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</w:tr>
      <w:tr w:rsidR="00935531" w14:paraId="0C3CB16E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794DC0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HIBA T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96170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EE65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2386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B509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0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0ABBB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7050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5E758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B01FB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8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0B26F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</w:tr>
      <w:tr w:rsidR="00935531" w14:paraId="1DE9E4CA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A8660B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E RE VALLI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C4CED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67C7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3894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0D94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E0EB3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B630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C3E2D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4E34A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6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E700C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</w:tr>
      <w:tr w:rsidR="00935531" w14:paraId="1E3C0717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59A494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fr-CA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ENTA ROBERT M.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91CEE0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9AE57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C506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43B4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3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29DD7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375C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0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3BD28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A94EB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6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73331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</w:tr>
      <w:tr w:rsidR="00935531" w14:paraId="18C43008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339F90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ERSHKO CHAIM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48B5B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B72F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EAD2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9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26F9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75BBC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458A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5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294D7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5DC08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1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D0B6D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935531" w14:paraId="3D4FF7C0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B03CD2E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IAI H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9143A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94FB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D650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785E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0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D70F2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3BB466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010B3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9D5BB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8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F3057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</w:tr>
      <w:tr w:rsidR="00935531" w14:paraId="41233FEA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BEAD8D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LENTI MARCO VINCENZO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A83E1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B27E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A992D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BCD8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9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FF890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38DF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1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C3FAE4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75BB2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0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838E5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</w:tr>
      <w:tr w:rsidR="00935531" w14:paraId="4A689026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1A2550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fr-CA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ALFERTHEINER PETER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97A85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BAC9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625A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9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5AAA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5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2397D1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3D97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69FA6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A4E1C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8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AFA6E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</w:tr>
      <w:tr w:rsidR="00935531" w14:paraId="0DD22725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340ACA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val="fr-CA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KAZAKI K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DE332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F3C6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485B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A6AD2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00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81442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CA64D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7E269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A47EF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8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21D44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</w:tr>
      <w:tr w:rsidR="00935531" w14:paraId="071780BF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2065D3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RITCHARD D. MARK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13C5ED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BE0CD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2CF4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C88F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47A70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698F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4C5AF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CBEE2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9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4228C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</w:tr>
      <w:tr w:rsidR="00935531" w14:paraId="6667DE23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37731A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UGGE MASSIMO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B2D89B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D1CA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1505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1CFF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E9602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3FC2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FF5D1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55D0F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2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DC8C03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</w:tr>
      <w:tr w:rsidR="00935531" w14:paraId="099EBD87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A74446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PPELMELK BJ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BFC97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A54F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4B959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F1D20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96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4DD144C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ABD398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F4EC4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37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C1A645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9</w:t>
            </w:r>
          </w:p>
        </w:tc>
        <w:tc>
          <w:tcPr>
            <w:tcW w:w="510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53084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</w:tr>
      <w:tr w:rsidR="00935531" w14:paraId="31EF5D7D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E55BFBF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ANZONIERI VINCENZO</w:t>
            </w:r>
          </w:p>
        </w:tc>
        <w:tc>
          <w:tcPr>
            <w:tcW w:w="475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4FFA3AB2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41" w:type="pct"/>
            <w:tcBorders>
              <w:top w:val="nil"/>
              <w:left w:val="nil"/>
              <w:right w:val="nil"/>
            </w:tcBorders>
            <w:vAlign w:val="center"/>
          </w:tcPr>
          <w:p w14:paraId="3794571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341" w:type="pct"/>
            <w:tcBorders>
              <w:top w:val="nil"/>
              <w:left w:val="nil"/>
              <w:right w:val="nil"/>
            </w:tcBorders>
            <w:vAlign w:val="center"/>
          </w:tcPr>
          <w:p w14:paraId="6DAFC19E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</w:t>
            </w:r>
          </w:p>
        </w:tc>
        <w:tc>
          <w:tcPr>
            <w:tcW w:w="499" w:type="pct"/>
            <w:tcBorders>
              <w:top w:val="nil"/>
              <w:left w:val="nil"/>
              <w:right w:val="nil"/>
            </w:tcBorders>
            <w:vAlign w:val="center"/>
          </w:tcPr>
          <w:p w14:paraId="6390999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298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292F52C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493" w:type="pct"/>
            <w:tcBorders>
              <w:top w:val="nil"/>
              <w:left w:val="nil"/>
              <w:right w:val="nil"/>
            </w:tcBorders>
            <w:vAlign w:val="center"/>
          </w:tcPr>
          <w:p w14:paraId="2AA5C9C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5</w:t>
            </w:r>
          </w:p>
        </w:tc>
        <w:tc>
          <w:tcPr>
            <w:tcW w:w="499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5CFAF0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373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10BE192A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7</w:t>
            </w:r>
          </w:p>
        </w:tc>
        <w:tc>
          <w:tcPr>
            <w:tcW w:w="510" w:type="pct"/>
            <w:tcBorders>
              <w:top w:val="nil"/>
              <w:left w:val="nil"/>
              <w:right w:val="nil"/>
            </w:tcBorders>
            <w:noWrap/>
            <w:vAlign w:val="center"/>
          </w:tcPr>
          <w:p w14:paraId="6C1D2161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</w:tr>
      <w:tr w:rsidR="00935531" w14:paraId="3C6BDF7A" w14:textId="77777777">
        <w:trPr>
          <w:trHeight w:val="340"/>
          <w:jc w:val="center"/>
        </w:trPr>
        <w:tc>
          <w:tcPr>
            <w:tcW w:w="1170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3F3C518C" w14:textId="77777777" w:rsidR="00935531" w:rsidRDefault="00B306C5">
            <w:pP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 SABATINO ANTONIO</w:t>
            </w:r>
          </w:p>
        </w:tc>
        <w:tc>
          <w:tcPr>
            <w:tcW w:w="47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0BDE1D07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34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229CA5F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34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4C7C31B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1</w:t>
            </w:r>
          </w:p>
        </w:tc>
        <w:tc>
          <w:tcPr>
            <w:tcW w:w="499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F4BC5F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19</w:t>
            </w:r>
          </w:p>
        </w:tc>
        <w:tc>
          <w:tcPr>
            <w:tcW w:w="298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0C55B95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D85161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1</w:t>
            </w:r>
          </w:p>
        </w:tc>
        <w:tc>
          <w:tcPr>
            <w:tcW w:w="49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FED3F5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373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B5D6A19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4</w:t>
            </w:r>
          </w:p>
        </w:tc>
        <w:tc>
          <w:tcPr>
            <w:tcW w:w="510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121B057D" w14:textId="77777777" w:rsidR="00935531" w:rsidRDefault="00B306C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</w:tr>
    </w:tbl>
    <w:p w14:paraId="66C3D029" w14:textId="77777777" w:rsidR="00935531" w:rsidRDefault="00B306C5">
      <w:pPr>
        <w:spacing w:beforeLines="50" w:before="156" w:line="300" w:lineRule="exact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Note(s): </w:t>
      </w:r>
      <w:proofErr w:type="spellStart"/>
      <w:r>
        <w:rPr>
          <w:rFonts w:ascii="Times New Roman" w:hAnsi="Times New Roman" w:cs="Times New Roman"/>
          <w:sz w:val="24"/>
          <w:szCs w:val="24"/>
        </w:rPr>
        <w:t>H_ind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h-index of the Author, which measures both the productivity and citation impact of the publications. </w:t>
      </w:r>
      <w:proofErr w:type="spellStart"/>
      <w:r>
        <w:rPr>
          <w:rFonts w:ascii="Times New Roman" w:hAnsi="Times New Roman" w:cs="Times New Roman"/>
          <w:sz w:val="24"/>
          <w:szCs w:val="24"/>
        </w:rPr>
        <w:t>g_ind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g-index of the journal, which gives more weight to highly-cited articles. </w:t>
      </w:r>
      <w:proofErr w:type="spellStart"/>
      <w:r>
        <w:rPr>
          <w:rFonts w:ascii="Times New Roman" w:hAnsi="Times New Roman" w:cs="Times New Roman"/>
          <w:sz w:val="24"/>
          <w:szCs w:val="24"/>
        </w:rPr>
        <w:t>m_ind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m-index of the journal, which is the h-index divided by the number of years since the first published paper. TP: Total Publications. </w:t>
      </w:r>
      <w:proofErr w:type="spellStart"/>
      <w:r>
        <w:rPr>
          <w:rFonts w:ascii="Times New Roman" w:hAnsi="Times New Roman" w:cs="Times New Roman"/>
          <w:sz w:val="24"/>
          <w:szCs w:val="24"/>
        </w:rPr>
        <w:t>TP_ran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Rank of Total Publications. TC: Total Citations. </w:t>
      </w:r>
      <w:proofErr w:type="spellStart"/>
      <w:r>
        <w:rPr>
          <w:rFonts w:ascii="Times New Roman" w:hAnsi="Times New Roman" w:cs="Times New Roman"/>
          <w:sz w:val="24"/>
          <w:szCs w:val="24"/>
        </w:rPr>
        <w:t>TC_ran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Rank of Total Citations. Average Citations: The average number of citations per publication. </w:t>
      </w:r>
      <w:proofErr w:type="spellStart"/>
      <w:r>
        <w:rPr>
          <w:rFonts w:ascii="Times New Roman" w:hAnsi="Times New Roman" w:cs="Times New Roman"/>
          <w:sz w:val="24"/>
          <w:szCs w:val="24"/>
        </w:rPr>
        <w:t>PY_start</w:t>
      </w:r>
      <w:proofErr w:type="spellEnd"/>
      <w:r>
        <w:rPr>
          <w:rFonts w:ascii="Times New Roman" w:hAnsi="Times New Roman" w:cs="Times New Roman"/>
          <w:sz w:val="24"/>
          <w:szCs w:val="24"/>
        </w:rPr>
        <w:t>: Publication Year Start, indicating the year the journal started publication.</w:t>
      </w:r>
    </w:p>
    <w:p w14:paraId="67ECD692" w14:textId="77777777" w:rsidR="00935531" w:rsidRDefault="00935531">
      <w:pPr>
        <w:spacing w:beforeLines="50" w:before="156" w:line="300" w:lineRule="exact"/>
        <w:jc w:val="left"/>
        <w:rPr>
          <w:rFonts w:ascii="Times New Roman" w:hAnsi="Times New Roman" w:cs="Times New Roman"/>
          <w:sz w:val="24"/>
          <w:szCs w:val="24"/>
        </w:rPr>
      </w:pPr>
    </w:p>
    <w:p w14:paraId="2607CC20" w14:textId="77777777" w:rsidR="00935531" w:rsidRDefault="00935531">
      <w:pPr>
        <w:spacing w:beforeLines="50" w:before="156" w:line="300" w:lineRule="exact"/>
        <w:jc w:val="left"/>
        <w:rPr>
          <w:rFonts w:ascii="Times New Roman" w:hAnsi="Times New Roman" w:cs="Times New Roman"/>
          <w:sz w:val="24"/>
          <w:szCs w:val="24"/>
        </w:rPr>
      </w:pPr>
    </w:p>
    <w:p w14:paraId="47D42235" w14:textId="77777777" w:rsidR="00935531" w:rsidRDefault="00B306C5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F3FAC03" w14:textId="2DD62040" w:rsidR="00935531" w:rsidRDefault="00B306C5">
      <w:pPr>
        <w:spacing w:beforeLines="50" w:before="156" w:line="300" w:lineRule="exact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4. List of 50 most cited articles.</w:t>
      </w:r>
    </w:p>
    <w:tbl>
      <w:tblPr>
        <w:tblStyle w:val="a5"/>
        <w:tblW w:w="1398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0"/>
        <w:gridCol w:w="5877"/>
        <w:gridCol w:w="3996"/>
        <w:gridCol w:w="1757"/>
        <w:gridCol w:w="1523"/>
        <w:gridCol w:w="1810"/>
      </w:tblGrid>
      <w:tr w:rsidR="00B70BFF" w14:paraId="179FF02A" w14:textId="77777777" w:rsidTr="00E53F88">
        <w:trPr>
          <w:trHeight w:val="300"/>
        </w:trPr>
        <w:tc>
          <w:tcPr>
            <w:tcW w:w="454" w:type="dxa"/>
            <w:tcBorders>
              <w:top w:val="single" w:sz="4" w:space="0" w:color="auto"/>
              <w:bottom w:val="single" w:sz="4" w:space="0" w:color="auto"/>
            </w:tcBorders>
          </w:tcPr>
          <w:p w14:paraId="5A54BFBE" w14:textId="13FA7920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606CAD7" w14:textId="22816D8F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Pap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439A7C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DO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E1862E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otal Citatio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C0B87F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TC per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760F0B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Normalized TC</w:t>
            </w:r>
          </w:p>
        </w:tc>
      </w:tr>
      <w:tr w:rsidR="00B70BFF" w14:paraId="489E6382" w14:textId="77777777" w:rsidTr="00E53F88">
        <w:trPr>
          <w:trHeight w:val="300"/>
        </w:trPr>
        <w:tc>
          <w:tcPr>
            <w:tcW w:w="454" w:type="dxa"/>
            <w:tcBorders>
              <w:top w:val="single" w:sz="4" w:space="0" w:color="auto"/>
            </w:tcBorders>
          </w:tcPr>
          <w:p w14:paraId="1DD7C3B2" w14:textId="12E95783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Appelmelk&lt;/Author&gt;&lt;Year&gt;1996&lt;/Year&gt;&lt;RecNum&gt;1&lt;/RecNum&gt;&lt;DisplayText&gt;&lt;style face="superscript"&gt;1&lt;/style&gt;&lt;/DisplayText&gt;&lt;record&gt;&lt;rec-number&gt;1&lt;/rec-number&gt;&lt;foreign-keys&gt;&lt;key app="EN" db-id="d5paxww9sppzwhedwv6xeae9t225rsvpvxtr" timestamp="1778811666"&gt;1&lt;/key&gt;&lt;/foreign-keys&gt;&lt;ref-type name="Journal Article"&gt;17&lt;/ref-type&gt;&lt;contributors&gt;&lt;authors&gt;&lt;author&gt;Appelmelk, Ben J&lt;/author&gt;&lt;author&gt;Simoons-Smit, Ina&lt;/author&gt;&lt;author&gt;Negrini, Riccardo&lt;/author&gt;&lt;author&gt;Moran, Anthony P&lt;/author&gt;&lt;author&gt;Aspinall, Gerald O&lt;/author&gt;&lt;author&gt;Forte, John G&lt;/author&gt;&lt;author&gt;De Vries, THEODORA&lt;/author&gt;&lt;author&gt;Quan, Hu&lt;/author&gt;&lt;author&gt;Verboom, Theo&lt;/author&gt;&lt;author&gt;Maaskant, Janneke J&lt;/author&gt;&lt;/authors&gt;&lt;/contributors&gt;&lt;titles&gt;&lt;title&gt;Potential role of molecular mimicry between Helicobacter pylori lipopolysaccharide and host Lewis blood group antigens in autoimmunity&lt;/title&gt;&lt;secondary-title&gt;Infection and immunity&lt;/secondary-title&gt;&lt;/titles&gt;&lt;periodical&gt;&lt;full-title&gt;Infection and immunity&lt;/full-title&gt;&lt;/periodical&gt;&lt;pages&gt;2031-2040&lt;/pages&gt;&lt;volume&gt;64&lt;/volume&gt;&lt;number&gt;6&lt;/number&gt;&lt;dates&gt;&lt;year&gt;1996&lt;/year&gt;&lt;/dates&gt;&lt;isbn&gt;0019-9567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14D91B1B" w14:textId="004CD01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PPELMELK BJ, 1996, INFECT IMMUN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178F74A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28/IAI.64.6.2031-2040.199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44D806F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6B0A9D1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.2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7CB4B09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82</w:t>
            </w:r>
          </w:p>
        </w:tc>
      </w:tr>
      <w:tr w:rsidR="00B70BFF" w14:paraId="36AB5BB7" w14:textId="77777777" w:rsidTr="00E53F88">
        <w:trPr>
          <w:trHeight w:val="300"/>
        </w:trPr>
        <w:tc>
          <w:tcPr>
            <w:tcW w:w="454" w:type="dxa"/>
          </w:tcPr>
          <w:p w14:paraId="093E2646" w14:textId="1CCEF1DE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Oertli&lt;/Author&gt;&lt;Year&gt;2012&lt;/Year&gt;&lt;RecNum&gt;2&lt;/RecNum&gt;&lt;DisplayText&gt;&lt;style face="superscript"&gt;2&lt;/style&gt;&lt;/DisplayText&gt;&lt;record&gt;&lt;rec-number&gt;2&lt;/rec-number&gt;&lt;foreign-keys&gt;&lt;key app="EN" db-id="d5paxww9sppzwhedwv6xeae9t225rsvpvxtr" timestamp="1778811683"&gt;2&lt;/key&gt;&lt;/foreign-keys&gt;&lt;ref-type name="Journal Article"&gt;17&lt;/ref-type&gt;&lt;contributors&gt;&lt;authors&gt;&lt;author&gt;Oertli, Mathias&lt;/author&gt;&lt;author&gt;Sundquist, Malin&lt;/author&gt;&lt;author&gt;Hitzler, Iris&lt;/author&gt;&lt;author&gt;Engler, Daniela B&lt;/author&gt;&lt;author&gt;Arnold, Isabelle C&lt;/author&gt;&lt;author&gt;Reuter, Sebastian&lt;/author&gt;&lt;author&gt;Maxeiner, Joachim&lt;/author&gt;&lt;author&gt;Hansson, Malin&lt;/author&gt;&lt;author&gt;Taube, Christian&lt;/author&gt;&lt;author&gt;Quiding-Järbrink, Marianne&lt;/author&gt;&lt;/authors&gt;&lt;/contributors&gt;&lt;titles&gt;&lt;title&gt;DC-derived IL-18 drives Treg differentiation, murine Helicobacter pylori–specific immune tolerance, and asthma protection&lt;/title&gt;&lt;secondary-title&gt;The Journal of clinical investigation&lt;/secondary-title&gt;&lt;/titles&gt;&lt;periodical&gt;&lt;full-title&gt;The Journal of clinical investigation&lt;/full-title&gt;&lt;/periodical&gt;&lt;pages&gt;1082-1096&lt;/pages&gt;&lt;volume&gt;122&lt;/volume&gt;&lt;number&gt;3&lt;/number&gt;&lt;dates&gt;&lt;year&gt;2012&lt;/year&gt;&lt;/dates&gt;&lt;isbn&gt;0021-9738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33D5430" w14:textId="797B4620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OERTLI M, 2012, J CLIN INVEST</w:t>
            </w:r>
          </w:p>
        </w:tc>
        <w:tc>
          <w:tcPr>
            <w:tcW w:w="0" w:type="auto"/>
            <w:noWrap/>
          </w:tcPr>
          <w:p w14:paraId="4062E84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72/JCI61029</w:t>
            </w:r>
          </w:p>
        </w:tc>
        <w:tc>
          <w:tcPr>
            <w:tcW w:w="0" w:type="auto"/>
            <w:noWrap/>
          </w:tcPr>
          <w:p w14:paraId="32670BB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45</w:t>
            </w:r>
          </w:p>
        </w:tc>
        <w:tc>
          <w:tcPr>
            <w:tcW w:w="0" w:type="auto"/>
            <w:noWrap/>
          </w:tcPr>
          <w:p w14:paraId="1F11546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.50</w:t>
            </w:r>
          </w:p>
        </w:tc>
        <w:tc>
          <w:tcPr>
            <w:tcW w:w="0" w:type="auto"/>
            <w:noWrap/>
          </w:tcPr>
          <w:p w14:paraId="13E1994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90</w:t>
            </w:r>
          </w:p>
        </w:tc>
      </w:tr>
      <w:tr w:rsidR="00B70BFF" w14:paraId="4E7E46E2" w14:textId="77777777" w:rsidTr="00E53F88">
        <w:trPr>
          <w:trHeight w:val="300"/>
        </w:trPr>
        <w:tc>
          <w:tcPr>
            <w:tcW w:w="454" w:type="dxa"/>
          </w:tcPr>
          <w:p w14:paraId="63C9429A" w14:textId="4A218ABE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Daniels&lt;/Author&gt;&lt;Year&gt;2007&lt;/Year&gt;&lt;RecNum&gt;3&lt;/RecNum&gt;&lt;DisplayText&gt;&lt;style face="superscript"&gt;3&lt;/style&gt;&lt;/DisplayText&gt;&lt;record&gt;&lt;rec-number&gt;3&lt;/rec-number&gt;&lt;foreign-keys&gt;&lt;key app="EN" db-id="d5paxww9sppzwhedwv6xeae9t225rsvpvxtr" timestamp="1778811704"&gt;3&lt;/key&gt;&lt;/foreign-keys&gt;&lt;ref-type name="Journal Article"&gt;17&lt;/ref-type&gt;&lt;contributors&gt;&lt;authors&gt;&lt;author&gt;Daniels, Jason A&lt;/author&gt;&lt;author&gt;Lederman, Howard M&lt;/author&gt;&lt;author&gt;Maitra, Anirban&lt;/author&gt;&lt;author&gt;Montgomery, Elizabeth A&lt;/author&gt;&lt;/authors&gt;&lt;/contributors&gt;&lt;titles&gt;&lt;title&gt;Gastrointestinal tract pathology in patients with common variable immunodeficiency (CVID): a clinicopathologic study and review&lt;/title&gt;&lt;secondary-title&gt;The American journal of surgical pathology&lt;/secondary-title&gt;&lt;/titles&gt;&lt;periodical&gt;&lt;full-title&gt;The American journal of surgical pathology&lt;/full-title&gt;&lt;/periodical&gt;&lt;pages&gt;1800-1812&lt;/pages&gt;&lt;volume&gt;31&lt;/volume&gt;&lt;number&gt;12&lt;/number&gt;&lt;dates&gt;&lt;year&gt;2007&lt;/year&gt;&lt;/dates&gt;&lt;isbn&gt;0147-5185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28E2895C" w14:textId="304F0D98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DANIELS JA, 2007, AM J SURG PATHOL</w:t>
            </w:r>
          </w:p>
        </w:tc>
        <w:tc>
          <w:tcPr>
            <w:tcW w:w="0" w:type="auto"/>
            <w:noWrap/>
          </w:tcPr>
          <w:p w14:paraId="60CC88A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7/PAS.0b013e3180cab60c</w:t>
            </w:r>
          </w:p>
        </w:tc>
        <w:tc>
          <w:tcPr>
            <w:tcW w:w="0" w:type="auto"/>
            <w:noWrap/>
          </w:tcPr>
          <w:p w14:paraId="55ACC7C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40</w:t>
            </w:r>
          </w:p>
        </w:tc>
        <w:tc>
          <w:tcPr>
            <w:tcW w:w="0" w:type="auto"/>
            <w:noWrap/>
          </w:tcPr>
          <w:p w14:paraId="718BB8D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.63</w:t>
            </w:r>
          </w:p>
        </w:tc>
        <w:tc>
          <w:tcPr>
            <w:tcW w:w="0" w:type="auto"/>
            <w:noWrap/>
          </w:tcPr>
          <w:p w14:paraId="75C66FC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69</w:t>
            </w:r>
          </w:p>
        </w:tc>
      </w:tr>
      <w:tr w:rsidR="00B70BFF" w14:paraId="7353FEB6" w14:textId="77777777" w:rsidTr="00E53F88">
        <w:trPr>
          <w:trHeight w:val="300"/>
        </w:trPr>
        <w:tc>
          <w:tcPr>
            <w:tcW w:w="454" w:type="dxa"/>
          </w:tcPr>
          <w:p w14:paraId="7E82DDDF" w14:textId="03D4849A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Rad&lt;/Author&gt;&lt;Year&gt;2006&lt;/Year&gt;&lt;RecNum&gt;4&lt;/RecNum&gt;&lt;DisplayText&gt;&lt;style face="superscript"&gt;4&lt;/style&gt;&lt;/DisplayText&gt;&lt;record&gt;&lt;rec-number&gt;4&lt;/rec-number&gt;&lt;foreign-keys&gt;&lt;key app="EN" db-id="d5paxww9sppzwhedwv6xeae9t225rsvpvxtr" timestamp="1778811722"&gt;4&lt;/key&gt;&lt;/foreign-keys&gt;&lt;ref-type name="Journal Article"&gt;17&lt;/ref-type&gt;&lt;contributors&gt;&lt;authors&gt;&lt;author&gt;Rad, Roland&lt;/author&gt;&lt;author&gt;Brenner, Lena&lt;/author&gt;&lt;author&gt;Bauer, Stefan&lt;/author&gt;&lt;author&gt;Schwendy, Susanne&lt;/author&gt;&lt;author&gt;Layland, Laura&lt;/author&gt;&lt;author&gt;da Costa, Clarissa Prazeres&lt;/author&gt;&lt;author&gt;Reindl, Wolfgang&lt;/author&gt;&lt;author&gt;Dossumbekova, Anar&lt;/author&gt;&lt;author&gt;Friedrich, Mathias&lt;/author&gt;&lt;author&gt;Saur, Dieter&lt;/author&gt;&lt;/authors&gt;&lt;/contributors&gt;&lt;titles&gt;&lt;title&gt;CD25+/Foxp3+ T cells regulate gastric inflammation and Helicobacter pylori colonization in vivo&lt;/title&gt;&lt;secondary-title&gt;Gastroenterology&lt;/secondary-title&gt;&lt;/titles&gt;&lt;periodical&gt;&lt;full-title&gt;Gastroenterology&lt;/full-title&gt;&lt;/periodical&gt;&lt;pages&gt;525-537&lt;/pages&gt;&lt;volume&gt;131&lt;/volume&gt;&lt;number&gt;2&lt;/number&gt;&lt;dates&gt;&lt;year&gt;2006&lt;/year&gt;&lt;/dates&gt;&lt;isbn&gt;0016-5085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9D71408" w14:textId="3B0D0B9A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RAD R, 2006, GASTROENTEROLOGY</w:t>
            </w:r>
          </w:p>
        </w:tc>
        <w:tc>
          <w:tcPr>
            <w:tcW w:w="0" w:type="auto"/>
            <w:noWrap/>
          </w:tcPr>
          <w:p w14:paraId="0DB831F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53/j.gastro.2006.05.001</w:t>
            </w:r>
          </w:p>
        </w:tc>
        <w:tc>
          <w:tcPr>
            <w:tcW w:w="0" w:type="auto"/>
            <w:noWrap/>
          </w:tcPr>
          <w:p w14:paraId="7D5C0BB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18</w:t>
            </w:r>
          </w:p>
        </w:tc>
        <w:tc>
          <w:tcPr>
            <w:tcW w:w="0" w:type="auto"/>
            <w:noWrap/>
          </w:tcPr>
          <w:p w14:paraId="7F43F68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90</w:t>
            </w:r>
          </w:p>
        </w:tc>
        <w:tc>
          <w:tcPr>
            <w:tcW w:w="0" w:type="auto"/>
            <w:noWrap/>
          </w:tcPr>
          <w:p w14:paraId="7019FC2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97</w:t>
            </w:r>
          </w:p>
        </w:tc>
      </w:tr>
      <w:tr w:rsidR="00B70BFF" w14:paraId="6F9E75EA" w14:textId="77777777" w:rsidTr="00E53F88">
        <w:trPr>
          <w:trHeight w:val="300"/>
        </w:trPr>
        <w:tc>
          <w:tcPr>
            <w:tcW w:w="454" w:type="dxa"/>
          </w:tcPr>
          <w:p w14:paraId="31AB8B86" w14:textId="0AEFB8CD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Amedei&lt;/Author&gt;&lt;Year&gt;2003&lt;/Year&gt;&lt;RecNum&gt;5&lt;/RecNum&gt;&lt;DisplayText&gt;&lt;style face="superscript"&gt;5&lt;/style&gt;&lt;/DisplayText&gt;&lt;record&gt;&lt;rec-number&gt;5&lt;/rec-number&gt;&lt;foreign-keys&gt;&lt;key app="EN" db-id="d5paxww9sppzwhedwv6xeae9t225rsvpvxtr" timestamp="1778811741"&gt;5&lt;/key&gt;&lt;/foreign-keys&gt;&lt;ref-type name="Journal Article"&gt;17&lt;/ref-type&gt;&lt;contributors&gt;&lt;authors&gt;&lt;author&gt;Amedei, Amedeo&lt;/author&gt;&lt;author&gt;Bergman, Mathijs P&lt;/author&gt;&lt;author&gt;Appelmelk, Ben J&lt;/author&gt;&lt;author&gt;Azzurri, Annalisa&lt;/author&gt;&lt;author&gt;Benagiano, Marisa&lt;/author&gt;&lt;author&gt;Tamburini, Carlo&lt;/author&gt;&lt;author&gt;van der Zee, Ruurd&lt;/author&gt;&lt;author&gt;Telford, John L&lt;/author&gt;&lt;author&gt;Vandenbroucke-Grauls, Christina MJE&lt;/author&gt;&lt;author&gt;D&amp;apos;Elios, Mario M&lt;/author&gt;&lt;/authors&gt;&lt;/contributors&gt;&lt;titles&gt;&lt;title&gt;Molecular mimicry between Helicobacter pylori antigens and H+, K+–adenosine triphosphatase in human gastric autoimmunity&lt;/title&gt;&lt;secondary-title&gt;The Journal of experimental medicine&lt;/secondary-title&gt;&lt;/titles&gt;&lt;periodical&gt;&lt;full-title&gt;The Journal of experimental medicine&lt;/full-title&gt;&lt;/periodical&gt;&lt;pages&gt;1147-1156&lt;/pages&gt;&lt;volume&gt;198&lt;/volume&gt;&lt;number&gt;8&lt;/number&gt;&lt;dates&gt;&lt;year&gt;2003&lt;/year&gt;&lt;/dates&gt;&lt;isbn&gt;1540-9538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5B98EAE" w14:textId="7D86A66C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MEDEI A, 2003, J EXP MED</w:t>
            </w:r>
          </w:p>
        </w:tc>
        <w:tc>
          <w:tcPr>
            <w:tcW w:w="0" w:type="auto"/>
            <w:noWrap/>
          </w:tcPr>
          <w:p w14:paraId="2E2F897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84/jem.20030530</w:t>
            </w:r>
          </w:p>
        </w:tc>
        <w:tc>
          <w:tcPr>
            <w:tcW w:w="0" w:type="auto"/>
            <w:noWrap/>
          </w:tcPr>
          <w:p w14:paraId="6875D26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6</w:t>
            </w:r>
          </w:p>
        </w:tc>
        <w:tc>
          <w:tcPr>
            <w:tcW w:w="0" w:type="auto"/>
            <w:noWrap/>
          </w:tcPr>
          <w:p w14:paraId="392B3F7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.96</w:t>
            </w:r>
          </w:p>
        </w:tc>
        <w:tc>
          <w:tcPr>
            <w:tcW w:w="0" w:type="auto"/>
            <w:noWrap/>
          </w:tcPr>
          <w:p w14:paraId="54422834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09</w:t>
            </w:r>
          </w:p>
        </w:tc>
      </w:tr>
      <w:tr w:rsidR="00B70BFF" w14:paraId="248DBC4D" w14:textId="77777777" w:rsidTr="00E53F88">
        <w:trPr>
          <w:trHeight w:val="300"/>
        </w:trPr>
        <w:tc>
          <w:tcPr>
            <w:tcW w:w="454" w:type="dxa"/>
          </w:tcPr>
          <w:p w14:paraId="335E5D21" w14:textId="2991546F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laeys&lt;/Author&gt;&lt;Year&gt;1998&lt;/Year&gt;&lt;RecNum&gt;6&lt;/RecNum&gt;&lt;DisplayText&gt;&lt;style face="superscript"&gt;6&lt;/style&gt;&lt;/DisplayText&gt;&lt;record&gt;&lt;rec-number&gt;6&lt;/rec-number&gt;&lt;foreign-keys&gt;&lt;key app="EN" db-id="d5paxww9sppzwhedwv6xeae9t225rsvpvxtr" timestamp="1778811757"&gt;6&lt;/key&gt;&lt;/foreign-keys&gt;&lt;ref-type name="Journal Article"&gt;17&lt;/ref-type&gt;&lt;contributors&gt;&lt;authors&gt;&lt;author&gt;Claeys, Dirk&lt;/author&gt;&lt;author&gt;Faller, Gerhard&lt;/author&gt;&lt;author&gt;Appelmelk, Ben J&lt;/author&gt;&lt;author&gt;Negrini, Riccardo&lt;/author&gt;&lt;author&gt;Kirchner, Thomas&lt;/author&gt;&lt;/authors&gt;&lt;/contributors&gt;&lt;titles&gt;&lt;title&gt;The gastric H+, K+-ATPase is a major autoantigen in chronic Helicobacter pylori gastritis with body mucosa atrophy&lt;/title&gt;&lt;secondary-title&gt;Gastroenterology&lt;/secondary-title&gt;&lt;/titles&gt;&lt;periodical&gt;&lt;full-title&gt;Gastroenterology&lt;/full-title&gt;&lt;/periodical&gt;&lt;pages&gt;340-347&lt;/pages&gt;&lt;volume&gt;115&lt;/volume&gt;&lt;number&gt;2&lt;/number&gt;&lt;dates&gt;&lt;year&gt;1998&lt;/year&gt;&lt;/dates&gt;&lt;isbn&gt;0016-5085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E362FB7" w14:textId="1D146B20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LAEYS D, 1998, GASTROENTEROLOGY</w:t>
            </w:r>
          </w:p>
        </w:tc>
        <w:tc>
          <w:tcPr>
            <w:tcW w:w="0" w:type="auto"/>
            <w:noWrap/>
          </w:tcPr>
          <w:p w14:paraId="4CCAD4C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16/S0016-5085(98)70200-8</w:t>
            </w:r>
          </w:p>
        </w:tc>
        <w:tc>
          <w:tcPr>
            <w:tcW w:w="0" w:type="auto"/>
            <w:noWrap/>
          </w:tcPr>
          <w:p w14:paraId="54C610B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1</w:t>
            </w:r>
          </w:p>
        </w:tc>
        <w:tc>
          <w:tcPr>
            <w:tcW w:w="0" w:type="auto"/>
            <w:noWrap/>
          </w:tcPr>
          <w:p w14:paraId="49891BA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.18</w:t>
            </w:r>
          </w:p>
        </w:tc>
        <w:tc>
          <w:tcPr>
            <w:tcW w:w="0" w:type="auto"/>
            <w:noWrap/>
          </w:tcPr>
          <w:p w14:paraId="5FB473F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76</w:t>
            </w:r>
          </w:p>
        </w:tc>
      </w:tr>
      <w:tr w:rsidR="00B70BFF" w14:paraId="2F1F59D9" w14:textId="77777777" w:rsidTr="00E53F88">
        <w:trPr>
          <w:trHeight w:val="300"/>
        </w:trPr>
        <w:tc>
          <w:tcPr>
            <w:tcW w:w="454" w:type="dxa"/>
          </w:tcPr>
          <w:p w14:paraId="743840B5" w14:textId="4760F67F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Malamut&lt;/Author&gt;&lt;Year&gt;2010&lt;/Year&gt;&lt;RecNum&gt;7&lt;/RecNum&gt;&lt;DisplayText&gt;&lt;style face="superscript"&gt;7&lt;/style&gt;&lt;/DisplayText&gt;&lt;record&gt;&lt;rec-number&gt;7&lt;/rec-number&gt;&lt;foreign-keys&gt;&lt;key app="EN" db-id="d5paxww9sppzwhedwv6xeae9t225rsvpvxtr" timestamp="1778811771"&gt;7&lt;/key&gt;&lt;/foreign-keys&gt;&lt;ref-type name="Journal Article"&gt;17&lt;/ref-type&gt;&lt;contributors&gt;&lt;authors&gt;&lt;author&gt;Malamut, Georgia&lt;/author&gt;&lt;author&gt;Verkarre, Virginie&lt;/author&gt;&lt;author&gt;Suarez, Felipe&lt;/author&gt;&lt;author&gt;Viallard, Jean-François&lt;/author&gt;&lt;author&gt;Lascaux, Anne-Sophie&lt;/author&gt;&lt;author&gt;Cosnes, Jacques&lt;/author&gt;&lt;author&gt;Bouhnik, Yoram&lt;/author&gt;&lt;author&gt;Lambotte, Olivier&lt;/author&gt;&lt;author&gt;Béchade, Dominique&lt;/author&gt;&lt;author&gt;Ziol, Marianne&lt;/author&gt;&lt;/authors&gt;&lt;/contributors&gt;&lt;titles&gt;&lt;title&gt;The enteropathy associated with common variable immunodeficiency: the delineated frontiers with celiac disease&lt;/title&gt;&lt;secondary-title&gt;Official journal of the American College of Gastroenterology| ACG&lt;/secondary-title&gt;&lt;/titles&gt;&lt;periodical&gt;&lt;full-title&gt;Official journal of the American College of Gastroenterology| ACG&lt;/full-title&gt;&lt;/periodical&gt;&lt;pages&gt;2262-2275&lt;/pages&gt;&lt;volume&gt;105&lt;/volume&gt;&lt;number&gt;10&lt;/number&gt;&lt;dates&gt;&lt;year&gt;2010&lt;/year&gt;&lt;/dates&gt;&lt;isbn&gt;0002-9270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164E3FB" w14:textId="46277ECC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MALAMUT G, 2010, AM J GASTROENTEROL</w:t>
            </w:r>
          </w:p>
        </w:tc>
        <w:tc>
          <w:tcPr>
            <w:tcW w:w="0" w:type="auto"/>
            <w:noWrap/>
          </w:tcPr>
          <w:p w14:paraId="4E30F93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38/ajg.2010.214</w:t>
            </w:r>
          </w:p>
        </w:tc>
        <w:tc>
          <w:tcPr>
            <w:tcW w:w="0" w:type="auto"/>
            <w:noWrap/>
          </w:tcPr>
          <w:p w14:paraId="6F76430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95</w:t>
            </w:r>
          </w:p>
        </w:tc>
        <w:tc>
          <w:tcPr>
            <w:tcW w:w="0" w:type="auto"/>
            <w:noWrap/>
          </w:tcPr>
          <w:p w14:paraId="3329B6B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.19</w:t>
            </w:r>
          </w:p>
        </w:tc>
        <w:tc>
          <w:tcPr>
            <w:tcW w:w="0" w:type="auto"/>
            <w:noWrap/>
          </w:tcPr>
          <w:p w14:paraId="5F6544F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26</w:t>
            </w:r>
          </w:p>
        </w:tc>
      </w:tr>
      <w:tr w:rsidR="00B70BFF" w14:paraId="13FBB3C5" w14:textId="77777777" w:rsidTr="00E53F88">
        <w:trPr>
          <w:trHeight w:val="300"/>
        </w:trPr>
        <w:tc>
          <w:tcPr>
            <w:tcW w:w="454" w:type="dxa"/>
          </w:tcPr>
          <w:p w14:paraId="7250A833" w14:textId="6DDD4D9C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Väänänen&lt;/Author&gt;&lt;Year&gt;2003&lt;/Year&gt;&lt;RecNum&gt;8&lt;/RecNum&gt;&lt;DisplayText&gt;&lt;style face="superscript"&gt;8&lt;/style&gt;&lt;/DisplayText&gt;&lt;record&gt;&lt;rec-number&gt;8&lt;/rec-number&gt;&lt;foreign-keys&gt;&lt;key app="EN" db-id="d5paxww9sppzwhedwv6xeae9t225rsvpvxtr" timestamp="1778811788"&gt;8&lt;/key&gt;&lt;/foreign-keys&gt;&lt;ref-type name="Journal Article"&gt;17&lt;/ref-type&gt;&lt;contributors&gt;&lt;authors&gt;&lt;author&gt;Väänänen, H&lt;/author&gt;&lt;author&gt;Vauhkonen, M&lt;/author&gt;&lt;author&gt;Helske, T&lt;/author&gt;&lt;author&gt;Kääriäinen, I&lt;/author&gt;&lt;author&gt;Rasmussen, M&lt;/author&gt;&lt;author&gt;Tunturi-Hihnala, H&lt;/author&gt;&lt;author&gt;Koskenpato, J&lt;/author&gt;&lt;author&gt;Sotka, M&lt;/author&gt;&lt;author&gt;Turunen, M&lt;/author&gt;&lt;author&gt;Sandström, R&lt;/author&gt;&lt;/authors&gt;&lt;/contributors&gt;&lt;titles&gt;&lt;title&gt;Non-endoscopic diagnosis of atrophic gastritis with a blood test. Correlation between gastric histology and serum levels of gastrin-17 and pepsinogen I: a multicentre study&lt;/title&gt;&lt;secondary-title&gt;European journal of gastroenterology &amp;amp; hepatology&lt;/secondary-title&gt;&lt;/titles&gt;&lt;periodical&gt;&lt;full-title&gt;European journal of gastroenterology &amp;amp; hepatology&lt;/full-title&gt;&lt;/periodical&gt;&lt;pages&gt;885-891&lt;/pages&gt;&lt;volume&gt;15&lt;/volume&gt;&lt;number&gt;8&lt;/number&gt;&lt;dates&gt;&lt;year&gt;2003&lt;/year&gt;&lt;/dates&gt;&lt;isbn&gt;0954-691X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7FE6B2DF" w14:textId="2D174F79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VÄÄNÄNEN H, 2003, EUR J GASTROEN HEPAT</w:t>
            </w:r>
          </w:p>
        </w:tc>
        <w:tc>
          <w:tcPr>
            <w:tcW w:w="0" w:type="auto"/>
            <w:noWrap/>
          </w:tcPr>
          <w:p w14:paraId="09CBEAD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7/01.meg.0000059169.46867.01</w:t>
            </w:r>
          </w:p>
        </w:tc>
        <w:tc>
          <w:tcPr>
            <w:tcW w:w="0" w:type="auto"/>
            <w:noWrap/>
          </w:tcPr>
          <w:p w14:paraId="4B3B255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5</w:t>
            </w:r>
          </w:p>
        </w:tc>
        <w:tc>
          <w:tcPr>
            <w:tcW w:w="0" w:type="auto"/>
            <w:noWrap/>
          </w:tcPr>
          <w:p w14:paraId="00D6410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.04</w:t>
            </w:r>
          </w:p>
        </w:tc>
        <w:tc>
          <w:tcPr>
            <w:tcW w:w="0" w:type="auto"/>
            <w:noWrap/>
          </w:tcPr>
          <w:p w14:paraId="3633D1B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78</w:t>
            </w:r>
          </w:p>
        </w:tc>
      </w:tr>
      <w:tr w:rsidR="00B70BFF" w14:paraId="46B23B65" w14:textId="77777777" w:rsidTr="00E53F88">
        <w:trPr>
          <w:trHeight w:val="300"/>
        </w:trPr>
        <w:tc>
          <w:tcPr>
            <w:tcW w:w="454" w:type="dxa"/>
          </w:tcPr>
          <w:p w14:paraId="263A00D2" w14:textId="5DF753F4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Hershko&lt;/Author&gt;&lt;Year&gt;2006&lt;/Year&gt;&lt;RecNum&gt;9&lt;/RecNum&gt;&lt;DisplayText&gt;&lt;style face="superscript"&gt;9&lt;/style&gt;&lt;/DisplayText&gt;&lt;record&gt;&lt;rec-number&gt;9&lt;/rec-number&gt;&lt;foreign-keys&gt;&lt;key app="EN" db-id="d5paxww9sppzwhedwv6xeae9t225rsvpvxtr" timestamp="1778811801"&gt;9&lt;/key&gt;&lt;/foreign-keys&gt;&lt;ref-type name="Journal Article"&gt;17&lt;/ref-type&gt;&lt;contributors&gt;&lt;authors&gt;&lt;author&gt;Hershko, Chaim&lt;/author&gt;&lt;author&gt;Ronson, Aaron&lt;/author&gt;&lt;author&gt;Souroujon, Moshe&lt;/author&gt;&lt;author&gt;Maschler, Itzhak&lt;/author&gt;&lt;author&gt;Heyd, Judith&lt;/author&gt;&lt;author&gt;Patz, Julian&lt;/author&gt;&lt;/authors&gt;&lt;/contributors&gt;&lt;titles&gt;&lt;title&gt;Variable hematologic presentation of autoimmune gastritis: age-related progression from iron deficiency to cobalamin depletion&lt;/title&gt;&lt;secondary-title&gt;Blood&lt;/secondary-title&gt;&lt;/titles&gt;&lt;periodical&gt;&lt;full-title&gt;Blood&lt;/full-title&gt;&lt;/periodical&gt;&lt;pages&gt;1673-1679&lt;/pages&gt;&lt;volume&gt;107&lt;/volume&gt;&lt;number&gt;4&lt;/number&gt;&lt;dates&gt;&lt;year&gt;2006&lt;/year&gt;&lt;/dates&gt;&lt;isbn&gt;0006-4971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FABDA61" w14:textId="1B51A52A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HERSHKO C, 2006, BLOOD</w:t>
            </w:r>
          </w:p>
        </w:tc>
        <w:tc>
          <w:tcPr>
            <w:tcW w:w="0" w:type="auto"/>
            <w:noWrap/>
          </w:tcPr>
          <w:p w14:paraId="1F6A379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82/blood-2005-09-3534</w:t>
            </w:r>
          </w:p>
        </w:tc>
        <w:tc>
          <w:tcPr>
            <w:tcW w:w="0" w:type="auto"/>
            <w:noWrap/>
          </w:tcPr>
          <w:p w14:paraId="108CB88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4</w:t>
            </w:r>
          </w:p>
        </w:tc>
        <w:tc>
          <w:tcPr>
            <w:tcW w:w="0" w:type="auto"/>
            <w:noWrap/>
          </w:tcPr>
          <w:p w14:paraId="73998D7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.70</w:t>
            </w:r>
          </w:p>
        </w:tc>
        <w:tc>
          <w:tcPr>
            <w:tcW w:w="0" w:type="auto"/>
            <w:noWrap/>
          </w:tcPr>
          <w:p w14:paraId="7B212EB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17</w:t>
            </w:r>
          </w:p>
        </w:tc>
      </w:tr>
      <w:tr w:rsidR="00B70BFF" w14:paraId="09BB2C7C" w14:textId="77777777" w:rsidTr="00E53F88">
        <w:trPr>
          <w:trHeight w:val="300"/>
        </w:trPr>
        <w:tc>
          <w:tcPr>
            <w:tcW w:w="454" w:type="dxa"/>
          </w:tcPr>
          <w:p w14:paraId="5F49E28E" w14:textId="20C9D064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enti&lt;/Author&gt;&lt;Year&gt;2020&lt;/Year&gt;&lt;RecNum&gt;10&lt;/RecNum&gt;&lt;DisplayText&gt;&lt;style face="superscript"&gt;10&lt;/style&gt;&lt;/DisplayText&gt;&lt;record&gt;&lt;rec-number&gt;10&lt;/rec-number&gt;&lt;foreign-keys&gt;&lt;key app="EN" db-id="d5paxww9sppzwhedwv6xeae9t225rsvpvxtr" timestamp="1778811816"&gt;10&lt;/key&gt;&lt;/foreign-keys&gt;&lt;ref-type name="Journal Article"&gt;17&lt;/ref-type&gt;&lt;contributors&gt;&lt;authors&gt;&lt;author&gt;Lenti, Marco Vincenzo&lt;/author&gt;&lt;author&gt;Rugge, Massimo&lt;/author&gt;&lt;author&gt;Lahner, Edith&lt;/author&gt;&lt;author&gt;Miceli, Emanuela&lt;/author&gt;&lt;author&gt;Toh, Ban-Hock&lt;/author&gt;&lt;author&gt;Genta, Robert M&lt;/author&gt;&lt;author&gt;De Block, Christophe&lt;/author&gt;&lt;author&gt;Hershko, Chaim&lt;/author&gt;&lt;author&gt;Di Sabatino, Antonio&lt;/author&gt;&lt;/authors&gt;&lt;/contributors&gt;&lt;titles&gt;&lt;title&gt;Autoimmune gastritis&lt;/title&gt;&lt;secondary-title&gt;Nature Reviews Disease Primers&lt;/secondary-title&gt;&lt;/titles&gt;&lt;periodical&gt;&lt;full-title&gt;Nature Reviews Disease Primers&lt;/full-title&gt;&lt;/periodical&gt;&lt;pages&gt;56&lt;/pages&gt;&lt;volume&gt;6&lt;/volume&gt;&lt;number&gt;1&lt;/number&gt;&lt;dates&gt;&lt;year&gt;2020&lt;/year&gt;&lt;/dates&gt;&lt;isbn&gt;2056-676X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0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26280F0C" w14:textId="1A3E337C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ENTI MV, 2020, NAT REV DIS PRIMERS</w:t>
            </w:r>
          </w:p>
        </w:tc>
        <w:tc>
          <w:tcPr>
            <w:tcW w:w="0" w:type="auto"/>
            <w:noWrap/>
          </w:tcPr>
          <w:p w14:paraId="29D7749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38/s41572-020-0187-8</w:t>
            </w:r>
          </w:p>
        </w:tc>
        <w:tc>
          <w:tcPr>
            <w:tcW w:w="0" w:type="auto"/>
            <w:noWrap/>
          </w:tcPr>
          <w:p w14:paraId="75F66B5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4</w:t>
            </w:r>
          </w:p>
        </w:tc>
        <w:tc>
          <w:tcPr>
            <w:tcW w:w="0" w:type="auto"/>
            <w:noWrap/>
          </w:tcPr>
          <w:p w14:paraId="4019BCA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0" w:type="auto"/>
            <w:noWrap/>
          </w:tcPr>
          <w:p w14:paraId="737B6FC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.8</w:t>
            </w:r>
          </w:p>
        </w:tc>
      </w:tr>
      <w:tr w:rsidR="00B70BFF" w14:paraId="39A08D9D" w14:textId="77777777" w:rsidTr="00E53F88">
        <w:trPr>
          <w:trHeight w:val="300"/>
        </w:trPr>
        <w:tc>
          <w:tcPr>
            <w:tcW w:w="454" w:type="dxa"/>
          </w:tcPr>
          <w:p w14:paraId="01D57B51" w14:textId="7CD11829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Anderson&lt;/Author&gt;&lt;Year&gt;2018&lt;/Year&gt;&lt;RecNum&gt;11&lt;/RecNum&gt;&lt;DisplayText&gt;&lt;style face="superscript"&gt;11&lt;/style&gt;&lt;/DisplayText&gt;&lt;record&gt;&lt;rec-number&gt;11&lt;/rec-number&gt;&lt;foreign-keys&gt;&lt;key app="EN" db-id="d5paxww9sppzwhedwv6xeae9t225rsvpvxtr" timestamp="1778811869"&gt;11&lt;/key&gt;&lt;/foreign-keys&gt;&lt;ref-type name="Journal Article"&gt;17&lt;/ref-type&gt;&lt;contributors&gt;&lt;authors&gt;&lt;author&gt;Anderson, William F&lt;/author&gt;&lt;author&gt;Rabkin, Charles S&lt;/author&gt;&lt;author&gt;Turner, Natalie&lt;/author&gt;&lt;author&gt;Fraumeni Jr, Joseph F&lt;/author&gt;&lt;author&gt;Rosenberg, Philip S&lt;/author&gt;&lt;author&gt;Camargo, M Constanza&lt;/author&gt;&lt;/authors&gt;&lt;/contributors&gt;&lt;titles&gt;&lt;title&gt;The changing face of noncardia gastric cancer incidence among US non-Hispanic whites&lt;/title&gt;&lt;secondary-title&gt;JNCI: Journal of the National Cancer Institute&lt;/secondary-title&gt;&lt;/titles&gt;&lt;periodical&gt;&lt;full-title&gt;JNCI: Journal of the National Cancer Institute&lt;/full-title&gt;&lt;/periodical&gt;&lt;pages&gt;608-615&lt;/pages&gt;&lt;volume&gt;110&lt;/volume&gt;&lt;number&gt;6&lt;/number&gt;&lt;dates&gt;&lt;year&gt;2018&lt;/year&gt;&lt;/dates&gt;&lt;isbn&gt;0027-8874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1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325F9C6" w14:textId="30853881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NDERSON WF, 2018, JNCI-J NATL CANCER I</w:t>
            </w:r>
          </w:p>
        </w:tc>
        <w:tc>
          <w:tcPr>
            <w:tcW w:w="0" w:type="auto"/>
            <w:noWrap/>
          </w:tcPr>
          <w:p w14:paraId="036B8F7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3/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jnci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/djx262</w:t>
            </w:r>
          </w:p>
        </w:tc>
        <w:tc>
          <w:tcPr>
            <w:tcW w:w="0" w:type="auto"/>
            <w:noWrap/>
          </w:tcPr>
          <w:p w14:paraId="404B6F7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7</w:t>
            </w:r>
          </w:p>
        </w:tc>
        <w:tc>
          <w:tcPr>
            <w:tcW w:w="0" w:type="auto"/>
            <w:noWrap/>
          </w:tcPr>
          <w:p w14:paraId="4F1F90D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.88</w:t>
            </w:r>
          </w:p>
        </w:tc>
        <w:tc>
          <w:tcPr>
            <w:tcW w:w="0" w:type="auto"/>
            <w:noWrap/>
          </w:tcPr>
          <w:p w14:paraId="48F3E58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04</w:t>
            </w:r>
          </w:p>
        </w:tc>
      </w:tr>
      <w:tr w:rsidR="00B70BFF" w14:paraId="13936599" w14:textId="77777777" w:rsidTr="00E53F88">
        <w:trPr>
          <w:trHeight w:val="300"/>
        </w:trPr>
        <w:tc>
          <w:tcPr>
            <w:tcW w:w="454" w:type="dxa"/>
          </w:tcPr>
          <w:p w14:paraId="756B54D2" w14:textId="0E97E325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Raghavan&lt;/Author&gt;&lt;Year&gt;2003&lt;/Year&gt;&lt;RecNum&gt;12&lt;/RecNum&gt;&lt;DisplayText&gt;&lt;style face="superscript"&gt;12&lt;/style&gt;&lt;/DisplayText&gt;&lt;record&gt;&lt;rec-number&gt;12&lt;/rec-number&gt;&lt;foreign-keys&gt;&lt;key app="EN" db-id="d5paxww9sppzwhedwv6xeae9t225rsvpvxtr" timestamp="1778811888"&gt;12&lt;/key&gt;&lt;/foreign-keys&gt;&lt;ref-type name="Journal Article"&gt;17&lt;/ref-type&gt;&lt;contributors&gt;&lt;authors&gt;&lt;author&gt;Raghavan, S&lt;/author&gt;&lt;author&gt;Fredriksson, M&lt;/author&gt;&lt;author&gt;Svennerholm, AM&lt;/author&gt;&lt;author&gt;Holmgren, J&lt;/author&gt;&lt;author&gt;Suri-Payer, E&lt;/author&gt;&lt;/authors&gt;&lt;/contributors&gt;&lt;titles&gt;&lt;title&gt;Absence of CD4+ CD25+ regulatory T cells is associated with a loss of regulation leading to increased pathology in Helicobacter pylori-infected mice&lt;/title&gt;&lt;secondary-title&gt;Clinical &amp;amp; Experimental Immunology&lt;/secondary-title&gt;&lt;/titles&gt;&lt;periodical&gt;&lt;full-title&gt;Clinical &amp;amp; Experimental Immunology&lt;/full-title&gt;&lt;/periodical&gt;&lt;pages&gt;393-400&lt;/pages&gt;&lt;volume&gt;132&lt;/volume&gt;&lt;number&gt;3&lt;/number&gt;&lt;dates&gt;&lt;year&gt;2003&lt;/year&gt;&lt;/dates&gt;&lt;isbn&gt;0009-9104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D8E3A34" w14:textId="75E88CB8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RAGHAVAN S, 2003, CLIN EXP IMMUNOL</w:t>
            </w:r>
          </w:p>
        </w:tc>
        <w:tc>
          <w:tcPr>
            <w:tcW w:w="0" w:type="auto"/>
            <w:noWrap/>
          </w:tcPr>
          <w:p w14:paraId="3FEBC20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46/j.1365-2249.2003.02177.x</w:t>
            </w:r>
          </w:p>
        </w:tc>
        <w:tc>
          <w:tcPr>
            <w:tcW w:w="0" w:type="auto"/>
            <w:noWrap/>
          </w:tcPr>
          <w:p w14:paraId="4FD8E45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2</w:t>
            </w:r>
          </w:p>
        </w:tc>
        <w:tc>
          <w:tcPr>
            <w:tcW w:w="0" w:type="auto"/>
            <w:noWrap/>
          </w:tcPr>
          <w:p w14:paraId="5E7660F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61</w:t>
            </w:r>
          </w:p>
        </w:tc>
        <w:tc>
          <w:tcPr>
            <w:tcW w:w="0" w:type="auto"/>
            <w:noWrap/>
          </w:tcPr>
          <w:p w14:paraId="4B77937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28</w:t>
            </w:r>
          </w:p>
        </w:tc>
      </w:tr>
      <w:tr w:rsidR="00B70BFF" w14:paraId="773D4704" w14:textId="77777777" w:rsidTr="00E53F88">
        <w:trPr>
          <w:trHeight w:val="300"/>
        </w:trPr>
        <w:tc>
          <w:tcPr>
            <w:tcW w:w="454" w:type="dxa"/>
          </w:tcPr>
          <w:p w14:paraId="2D4C4BF0" w14:textId="1A52D041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Greiner&lt;/Author&gt;&lt;Year&gt;1994&lt;/Year&gt;&lt;RecNum&gt;13&lt;/RecNum&gt;&lt;DisplayText&gt;&lt;style face="superscript"&gt;13&lt;/style&gt;&lt;/DisplayText&gt;&lt;record&gt;&lt;rec-number&gt;13&lt;/rec-number&gt;&lt;foreign-keys&gt;&lt;key app="EN" db-id="d5paxww9sppzwhedwv6xeae9t225rsvpvxtr" timestamp="1778812024"&gt;13&lt;/key&gt;&lt;/foreign-keys&gt;&lt;ref-type name="Journal Article"&gt;17&lt;/ref-type&gt;&lt;contributors&gt;&lt;authors&gt;&lt;author&gt;Greiner, A.&lt;/author&gt;&lt;author&gt;Marx, A.&lt;/author&gt;&lt;author&gt;Heesemann, J.&lt;/author&gt;&lt;author&gt;Leebmann, J.&lt;/author&gt;&lt;author&gt;Schmausser, B.&lt;/author&gt;&lt;author&gt;Müller-Hermelink, H. K.&lt;/author&gt;&lt;/authors&gt;&lt;/contributors&gt;&lt;auth-address&gt;Pathologisches Institut, Julius Maximilian Universität Würzburg, Deutschland.&lt;/auth-address&gt;&lt;titles&gt;&lt;title&gt;Idiotype identity in a MALT-type lymphoma and B cells in Helicobacter pylori associated chronic gastritis&lt;/title&gt;&lt;secondary-title&gt;Lab Invest&lt;/secondary-title&gt;&lt;/titles&gt;&lt;periodical&gt;&lt;full-title&gt;Lab Invest&lt;/full-title&gt;&lt;/periodical&gt;&lt;pages&gt;572-8&lt;/pages&gt;&lt;volume&gt;70&lt;/volume&gt;&lt;number&gt;4&lt;/number&gt;&lt;keywords&gt;&lt;keyword&gt;Antibodies, Monoclonal/immunology&lt;/keyword&gt;&lt;keyword&gt;B-Lymphocytes/*immunology&lt;/keyword&gt;&lt;keyword&gt;Gastric Mucosa/immunology&lt;/keyword&gt;&lt;keyword&gt;Gastritis/*immunology&lt;/keyword&gt;&lt;keyword&gt;Helicobacter Infections/*immunology&lt;/keyword&gt;&lt;keyword&gt;Helicobacter pylori/*pathogenicity&lt;/keyword&gt;&lt;keyword&gt;Humans&lt;/keyword&gt;&lt;keyword&gt;Hybridomas/immunology&lt;/keyword&gt;&lt;keyword&gt;Immunoglobulin Idiotypes/immunology&lt;/keyword&gt;&lt;keyword&gt;Lymphoma, B-Cell/classification/*immunology&lt;/keyword&gt;&lt;keyword&gt;Male&lt;/keyword&gt;&lt;/keywords&gt;&lt;dates&gt;&lt;year&gt;1994&lt;/year&gt;&lt;pub-dates&gt;&lt;date&gt;Apr&lt;/date&gt;&lt;/pub-dates&gt;&lt;/dates&gt;&lt;isbn&gt;0023-6837 (Print)&amp;#xD;0023-6837&lt;/isbn&gt;&lt;accession-num&gt;8176897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3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2FFEAC70" w14:textId="31A1F54D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GREINER A, 1994, LAB INVEST</w:t>
            </w:r>
          </w:p>
        </w:tc>
        <w:tc>
          <w:tcPr>
            <w:tcW w:w="0" w:type="auto"/>
            <w:noWrap/>
          </w:tcPr>
          <w:p w14:paraId="2471CA1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noWrap/>
          </w:tcPr>
          <w:p w14:paraId="63E6D95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49</w:t>
            </w:r>
          </w:p>
        </w:tc>
        <w:tc>
          <w:tcPr>
            <w:tcW w:w="0" w:type="auto"/>
            <w:noWrap/>
          </w:tcPr>
          <w:p w14:paraId="34F0154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66</w:t>
            </w:r>
          </w:p>
        </w:tc>
        <w:tc>
          <w:tcPr>
            <w:tcW w:w="0" w:type="auto"/>
            <w:noWrap/>
          </w:tcPr>
          <w:p w14:paraId="5200687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42</w:t>
            </w:r>
          </w:p>
        </w:tc>
      </w:tr>
      <w:tr w:rsidR="00B70BFF" w14:paraId="5AA27C40" w14:textId="77777777" w:rsidTr="00E53F88">
        <w:trPr>
          <w:trHeight w:val="300"/>
        </w:trPr>
        <w:tc>
          <w:tcPr>
            <w:tcW w:w="454" w:type="dxa"/>
          </w:tcPr>
          <w:p w14:paraId="111BF07D" w14:textId="466D1733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Parsons&lt;/Author&gt;&lt;Year&gt;2017&lt;/Year&gt;&lt;RecNum&gt;14&lt;/RecNum&gt;&lt;DisplayText&gt;&lt;style face="superscript"&gt;14&lt;/style&gt;&lt;/DisplayText&gt;&lt;record&gt;&lt;rec-number&gt;14&lt;/rec-number&gt;&lt;foreign-keys&gt;&lt;key app="EN" db-id="d5paxww9sppzwhedwv6xeae9t225rsvpvxtr" timestamp="1778812075"&gt;14&lt;/key&gt;&lt;/foreign-keys&gt;&lt;ref-type name="Journal Article"&gt;17&lt;/ref-type&gt;&lt;contributors&gt;&lt;authors&gt;&lt;author&gt;Parsons, Bryony N&lt;/author&gt;&lt;author&gt;Ijaz, Umer Z&lt;/author&gt;&lt;author&gt;D’Amore, Rosalinda&lt;/author&gt;&lt;author&gt;Burkitt, Michael D&lt;/author&gt;&lt;author&gt;Eccles, Richard&lt;/author&gt;&lt;author&gt;Lenzi, Luca&lt;/author&gt;&lt;author&gt;Duckworth, Carrie A&lt;/author&gt;&lt;author&gt;Moore, Andrew R&lt;/author&gt;&lt;author&gt;Tiszlavicz, Laszlo&lt;/author&gt;&lt;author&gt;Varro, Andrea&lt;/author&gt;&lt;/authors&gt;&lt;/contributors&gt;&lt;titles&gt;&lt;title&gt;Comparison of the human gastric microbiota in hypochlorhydric states arising as a result of Helicobacter pylori-induced atrophic gastritis, autoimmune atrophic gastritis and proton pump inhibitor use&lt;/title&gt;&lt;secondary-title&gt;PLoS pathogens&lt;/secondary-title&gt;&lt;/titles&gt;&lt;periodical&gt;&lt;full-title&gt;PLoS pathogens&lt;/full-title&gt;&lt;/periodical&gt;&lt;pages&gt;e1006653&lt;/pages&gt;&lt;volume&gt;13&lt;/volume&gt;&lt;number&gt;11&lt;/number&gt;&lt;dates&gt;&lt;year&gt;2017&lt;/year&gt;&lt;/dates&gt;&lt;isbn&gt;1553-7366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4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97FA383" w14:textId="6309FC2B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PARSONS BN, 2017, PLOS PATHOG</w:t>
            </w:r>
          </w:p>
        </w:tc>
        <w:tc>
          <w:tcPr>
            <w:tcW w:w="0" w:type="auto"/>
            <w:noWrap/>
          </w:tcPr>
          <w:p w14:paraId="090E6CD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371/journal.ppat.1006653</w:t>
            </w:r>
          </w:p>
        </w:tc>
        <w:tc>
          <w:tcPr>
            <w:tcW w:w="0" w:type="auto"/>
            <w:noWrap/>
          </w:tcPr>
          <w:p w14:paraId="0F11CBD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40</w:t>
            </w:r>
          </w:p>
        </w:tc>
        <w:tc>
          <w:tcPr>
            <w:tcW w:w="0" w:type="auto"/>
            <w:noWrap/>
          </w:tcPr>
          <w:p w14:paraId="0DB362F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.56</w:t>
            </w:r>
          </w:p>
        </w:tc>
        <w:tc>
          <w:tcPr>
            <w:tcW w:w="0" w:type="auto"/>
            <w:noWrap/>
          </w:tcPr>
          <w:p w14:paraId="29BF3FF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94</w:t>
            </w:r>
          </w:p>
        </w:tc>
      </w:tr>
      <w:tr w:rsidR="00B70BFF" w14:paraId="2CA78A2D" w14:textId="77777777" w:rsidTr="00E53F88">
        <w:trPr>
          <w:trHeight w:val="300"/>
        </w:trPr>
        <w:tc>
          <w:tcPr>
            <w:tcW w:w="454" w:type="dxa"/>
          </w:tcPr>
          <w:p w14:paraId="41AAFE01" w14:textId="79E5C833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Abraham&lt;/Author&gt;&lt;Year&gt;2001&lt;/Year&gt;&lt;RecNum&gt;15&lt;/RecNum&gt;&lt;DisplayText&gt;&lt;style face="superscript"&gt;15&lt;/style&gt;&lt;/DisplayText&gt;&lt;record&gt;&lt;rec-number&gt;15&lt;/rec-number&gt;&lt;foreign-keys&gt;&lt;key app="EN" db-id="d5paxww9sppzwhedwv6xeae9t225rsvpvxtr" timestamp="1778812089"&gt;15&lt;/key&gt;&lt;/foreign-keys&gt;&lt;ref-type name="Journal Article"&gt;17&lt;/ref-type&gt;&lt;contributors&gt;&lt;authors&gt;&lt;author&gt;Abraham, Susan C&lt;/author&gt;&lt;author&gt;Singh, Vikesh K&lt;/author&gt;&lt;author&gt;Yardley, John H&lt;/author&gt;&lt;author&gt;Wu, Tsung-Teh&lt;/author&gt;&lt;/authors&gt;&lt;/contributors&gt;&lt;titles&gt;&lt;title&gt;Hyperplastic polyps of the stomach: associations with histologic patterns of gastritis and gastric atrophy&lt;/title&gt;&lt;secondary-title&gt;The American journal of surgical pathology&lt;/secondary-title&gt;&lt;/titles&gt;&lt;periodical&gt;&lt;full-title&gt;The American journal of surgical pathology&lt;/full-title&gt;&lt;/periodical&gt;&lt;pages&gt;500-507&lt;/pages&gt;&lt;volume&gt;25&lt;/volume&gt;&lt;number&gt;4&lt;/number&gt;&lt;dates&gt;&lt;year&gt;2001&lt;/year&gt;&lt;/dates&gt;&lt;isbn&gt;0147-5185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5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9D302BA" w14:textId="77E5B05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BRAHAM SC, 2001, AM J SURG PATHOL</w:t>
            </w:r>
          </w:p>
        </w:tc>
        <w:tc>
          <w:tcPr>
            <w:tcW w:w="0" w:type="auto"/>
            <w:noWrap/>
          </w:tcPr>
          <w:p w14:paraId="21AAEB7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7/00000478-200104000-00010</w:t>
            </w:r>
          </w:p>
        </w:tc>
        <w:tc>
          <w:tcPr>
            <w:tcW w:w="0" w:type="auto"/>
            <w:noWrap/>
          </w:tcPr>
          <w:p w14:paraId="01B4F2A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9</w:t>
            </w:r>
          </w:p>
        </w:tc>
        <w:tc>
          <w:tcPr>
            <w:tcW w:w="0" w:type="auto"/>
            <w:noWrap/>
          </w:tcPr>
          <w:p w14:paraId="0480399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16</w:t>
            </w:r>
          </w:p>
        </w:tc>
        <w:tc>
          <w:tcPr>
            <w:tcW w:w="0" w:type="auto"/>
            <w:noWrap/>
          </w:tcPr>
          <w:p w14:paraId="5E70EFE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21</w:t>
            </w:r>
          </w:p>
        </w:tc>
      </w:tr>
      <w:tr w:rsidR="00B70BFF" w14:paraId="1948FFD9" w14:textId="77777777" w:rsidTr="00E53F88">
        <w:trPr>
          <w:trHeight w:val="300"/>
        </w:trPr>
        <w:tc>
          <w:tcPr>
            <w:tcW w:w="454" w:type="dxa"/>
          </w:tcPr>
          <w:p w14:paraId="2B5B8D27" w14:textId="10DC58AC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Hershko&lt;/Author&gt;&lt;Year&gt;2005&lt;/Year&gt;&lt;RecNum&gt;16&lt;/RecNum&gt;&lt;DisplayText&gt;&lt;style face="superscript"&gt;16&lt;/style&gt;&lt;/DisplayText&gt;&lt;record&gt;&lt;rec-number&gt;16&lt;/rec-number&gt;&lt;foreign-keys&gt;&lt;key app="EN" db-id="d5paxww9sppzwhedwv6xeae9t225rsvpvxtr" timestamp="1778812200"&gt;16&lt;/key&gt;&lt;/foreign-keys&gt;&lt;ref-type name="Journal Article"&gt;17&lt;/ref-type&gt;&lt;contributors&gt;&lt;authors&gt;&lt;author&gt;Hershko, Chaim&lt;/author&gt;&lt;author&gt;Hoffbrand, A Victor&lt;/author&gt;&lt;author&gt;Keret, Dan&lt;/author&gt;&lt;author&gt;Souroujon, Moshe&lt;/author&gt;&lt;author&gt;Maschler, Itzhak&lt;/author&gt;&lt;author&gt;Monselise, Yehudit&lt;/author&gt;&lt;author&gt;Lahad, Amnon&lt;/author&gt;&lt;/authors&gt;&lt;/contributors&gt;&lt;titles&gt;&lt;title&gt;Role of autoimmune gastritis, Helicobacter pylori and celiac disease in refractory or unexplained iron deficiency anemia&lt;/title&gt;&lt;secondary-title&gt;haematologica&lt;/secondary-title&gt;&lt;/titles&gt;&lt;periodical&gt;&lt;full-title&gt;haematologica&lt;/full-title&gt;&lt;/periodical&gt;&lt;pages&gt;585-595&lt;/pages&gt;&lt;volume&gt;90&lt;/volume&gt;&lt;number&gt;5&lt;/number&gt;&lt;dates&gt;&lt;year&gt;2005&lt;/year&gt;&lt;/dates&gt;&lt;isbn&gt;1592-8721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6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47EC12EB" w14:textId="57DF44B4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HERSHKO C, 2005, HAEMATOLOGICA</w:t>
            </w:r>
          </w:p>
        </w:tc>
        <w:tc>
          <w:tcPr>
            <w:tcW w:w="0" w:type="auto"/>
            <w:noWrap/>
          </w:tcPr>
          <w:p w14:paraId="488D943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noWrap/>
          </w:tcPr>
          <w:p w14:paraId="37242C0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7</w:t>
            </w:r>
          </w:p>
        </w:tc>
        <w:tc>
          <w:tcPr>
            <w:tcW w:w="0" w:type="auto"/>
            <w:noWrap/>
          </w:tcPr>
          <w:p w14:paraId="472F4A5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05</w:t>
            </w:r>
          </w:p>
        </w:tc>
        <w:tc>
          <w:tcPr>
            <w:tcW w:w="0" w:type="auto"/>
            <w:noWrap/>
          </w:tcPr>
          <w:p w14:paraId="7692093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54</w:t>
            </w:r>
          </w:p>
        </w:tc>
      </w:tr>
      <w:tr w:rsidR="00B70BFF" w14:paraId="54E00CC3" w14:textId="77777777" w:rsidTr="00E53F88">
        <w:trPr>
          <w:trHeight w:val="300"/>
        </w:trPr>
        <w:tc>
          <w:tcPr>
            <w:tcW w:w="454" w:type="dxa"/>
          </w:tcPr>
          <w:p w14:paraId="0747F690" w14:textId="3F7F8306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lastRenderedPageBreak/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D&amp;apos;elios&lt;/Author&gt;&lt;Year&gt;2001&lt;/Year&gt;&lt;RecNum&gt;17&lt;/RecNum&gt;&lt;DisplayText&gt;&lt;style face="superscript"&gt;17&lt;/style&gt;&lt;/DisplayText&gt;&lt;record&gt;&lt;rec-number&gt;17&lt;/rec-number&gt;&lt;foreign-keys&gt;&lt;key app="EN" db-id="d5paxww9sppzwhedwv6xeae9t225rsvpvxtr" timestamp="1778812211"&gt;17&lt;/key&gt;&lt;/foreign-keys&gt;&lt;ref-type name="Journal Article"&gt;17&lt;/ref-type&gt;&lt;contributors&gt;&lt;authors&gt;&lt;author&gt;D&amp;apos;elios, Mario M&lt;/author&gt;&lt;author&gt;Bergman, Mathus P&lt;/author&gt;&lt;author&gt;Azzurri, Annalisa&lt;/author&gt;&lt;author&gt;Amedei, Amedeo&lt;/author&gt;&lt;author&gt;Benagiano, Marisa&lt;/author&gt;&lt;author&gt;De Pont, Jan J&lt;/author&gt;&lt;author&gt;Cianchi, Fabio&lt;/author&gt;&lt;author&gt;Vandenbroucke-Grauls, Christina M&lt;/author&gt;&lt;author&gt;Romagnani, Sergio&lt;/author&gt;&lt;author&gt;Appelmelk, Ben J&lt;/author&gt;&lt;/authors&gt;&lt;/contributors&gt;&lt;titles&gt;&lt;title&gt;H+, K+-ATPase (proton pump) is the target autoantigen of Th1-type cytotoxic T cells in autoimmune gastritis&lt;/title&gt;&lt;secondary-title&gt;Gastroenterology&lt;/secondary-title&gt;&lt;/titles&gt;&lt;periodical&gt;&lt;full-title&gt;Gastroenterology&lt;/full-title&gt;&lt;/periodical&gt;&lt;pages&gt;377-386&lt;/pages&gt;&lt;volume&gt;120&lt;/volume&gt;&lt;number&gt;2&lt;/number&gt;&lt;dates&gt;&lt;year&gt;2001&lt;/year&gt;&lt;/dates&gt;&lt;isbn&gt;0016-5085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7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3E29A6EB" w14:textId="7242C9E3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D'ELIOS MM, 2001, GASTROENTEROLOGY</w:t>
            </w:r>
          </w:p>
        </w:tc>
        <w:tc>
          <w:tcPr>
            <w:tcW w:w="0" w:type="auto"/>
            <w:noWrap/>
          </w:tcPr>
          <w:p w14:paraId="4A5AF96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53/gast.2001.21187</w:t>
            </w:r>
          </w:p>
        </w:tc>
        <w:tc>
          <w:tcPr>
            <w:tcW w:w="0" w:type="auto"/>
            <w:noWrap/>
          </w:tcPr>
          <w:p w14:paraId="4A533C3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3</w:t>
            </w:r>
          </w:p>
        </w:tc>
        <w:tc>
          <w:tcPr>
            <w:tcW w:w="0" w:type="auto"/>
            <w:noWrap/>
          </w:tcPr>
          <w:p w14:paraId="4708203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92</w:t>
            </w:r>
          </w:p>
        </w:tc>
        <w:tc>
          <w:tcPr>
            <w:tcW w:w="0" w:type="auto"/>
            <w:noWrap/>
          </w:tcPr>
          <w:p w14:paraId="4CA319B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1</w:t>
            </w:r>
          </w:p>
        </w:tc>
      </w:tr>
      <w:tr w:rsidR="00B70BFF" w14:paraId="18D52BD9" w14:textId="77777777" w:rsidTr="00E53F88">
        <w:trPr>
          <w:trHeight w:val="300"/>
        </w:trPr>
        <w:tc>
          <w:tcPr>
            <w:tcW w:w="454" w:type="dxa"/>
          </w:tcPr>
          <w:p w14:paraId="71F8E904" w14:textId="342ABA75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ahner&lt;/Author&gt;&lt;Year&gt;2009&lt;/Year&gt;&lt;RecNum&gt;18&lt;/RecNum&gt;&lt;DisplayText&gt;&lt;style face="superscript"&gt;18&lt;/style&gt;&lt;/DisplayText&gt;&lt;record&gt;&lt;rec-number&gt;18&lt;/rec-number&gt;&lt;foreign-keys&gt;&lt;key app="EN" db-id="d5paxww9sppzwhedwv6xeae9t225rsvpvxtr" timestamp="1778812223"&gt;18&lt;/key&gt;&lt;/foreign-keys&gt;&lt;ref-type name="Journal Article"&gt;17&lt;/ref-type&gt;&lt;contributors&gt;&lt;authors&gt;&lt;author&gt;Lahner, Edith&lt;/author&gt;&lt;author&gt;Norman, Gary L&lt;/author&gt;&lt;author&gt;Severi, Carola&lt;/author&gt;&lt;author&gt;Encabo, Susan&lt;/author&gt;&lt;author&gt;Shums, Zakera&lt;/author&gt;&lt;author&gt;Vannella, Lucy&lt;/author&gt;&lt;author&gt;Delle Fave, Gianfranco&lt;/author&gt;&lt;author&gt;Annibale, Bruno&lt;/author&gt;&lt;/authors&gt;&lt;/contributors&gt;&lt;titles&gt;&lt;title&gt;Reassessment of intrinsic factor and parietal cell autoantibodies in atrophic gastritis with respect to cobalamin deficiency&lt;/title&gt;&lt;secondary-title&gt;Official journal of the American College of Gastroenterology| ACG&lt;/secondary-title&gt;&lt;/titles&gt;&lt;periodical&gt;&lt;full-title&gt;Official journal of the American College of Gastroenterology| ACG&lt;/full-title&gt;&lt;/periodical&gt;&lt;pages&gt;2071-2079&lt;/pages&gt;&lt;volume&gt;104&lt;/volume&gt;&lt;number&gt;8&lt;/number&gt;&lt;dates&gt;&lt;year&gt;2009&lt;/year&gt;&lt;/dates&gt;&lt;isbn&gt;0002-9270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8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A4B77D4" w14:textId="6ECAB7C5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AHNER E, 2009, AM J GASTROENTEROL</w:t>
            </w:r>
          </w:p>
        </w:tc>
        <w:tc>
          <w:tcPr>
            <w:tcW w:w="0" w:type="auto"/>
            <w:noWrap/>
          </w:tcPr>
          <w:p w14:paraId="5E7119F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38/ajg.2009.231</w:t>
            </w:r>
          </w:p>
        </w:tc>
        <w:tc>
          <w:tcPr>
            <w:tcW w:w="0" w:type="auto"/>
            <w:noWrap/>
          </w:tcPr>
          <w:p w14:paraId="656EEFB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17</w:t>
            </w:r>
          </w:p>
        </w:tc>
        <w:tc>
          <w:tcPr>
            <w:tcW w:w="0" w:type="auto"/>
            <w:noWrap/>
          </w:tcPr>
          <w:p w14:paraId="1226E0A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88</w:t>
            </w:r>
          </w:p>
        </w:tc>
        <w:tc>
          <w:tcPr>
            <w:tcW w:w="0" w:type="auto"/>
            <w:noWrap/>
          </w:tcPr>
          <w:p w14:paraId="44303DF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01</w:t>
            </w:r>
          </w:p>
        </w:tc>
      </w:tr>
      <w:tr w:rsidR="00B70BFF" w14:paraId="0E608D53" w14:textId="77777777" w:rsidTr="00E53F88">
        <w:trPr>
          <w:trHeight w:val="300"/>
        </w:trPr>
        <w:tc>
          <w:tcPr>
            <w:tcW w:w="454" w:type="dxa"/>
          </w:tcPr>
          <w:p w14:paraId="06B73908" w14:textId="3C3200CD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Rogers&lt;/Author&gt;&lt;Year&gt;2005&lt;/Year&gt;&lt;RecNum&gt;19&lt;/RecNum&gt;&lt;DisplayText&gt;&lt;style face="superscript"&gt;19&lt;/style&gt;&lt;/DisplayText&gt;&lt;record&gt;&lt;rec-number&gt;19&lt;/rec-number&gt;&lt;foreign-keys&gt;&lt;key app="EN" db-id="d5paxww9sppzwhedwv6xeae9t225rsvpvxtr" timestamp="1778812235"&gt;19&lt;/key&gt;&lt;/foreign-keys&gt;&lt;ref-type name="Journal Article"&gt;17&lt;/ref-type&gt;&lt;contributors&gt;&lt;authors&gt;&lt;author&gt;Rogers, Arlin B&lt;/author&gt;&lt;author&gt;Taylor, Nancy S&lt;/author&gt;&lt;author&gt;Whary, Mark T&lt;/author&gt;&lt;author&gt;Stefanich, Erinn D&lt;/author&gt;&lt;author&gt;Wang, Timothy C&lt;/author&gt;&lt;author&gt;Fox, James G&lt;/author&gt;&lt;/authors&gt;&lt;/contributors&gt;&lt;titles&gt;&lt;title&gt;Helicobacter pylori but not high salt induces gastric intraepithelial neoplasia in B6129 mice&lt;/title&gt;&lt;secondary-title&gt;Cancer research&lt;/secondary-title&gt;&lt;/titles&gt;&lt;periodical&gt;&lt;full-title&gt;Cancer research&lt;/full-title&gt;&lt;/periodical&gt;&lt;pages&gt;10709-10715&lt;/pages&gt;&lt;volume&gt;65&lt;/volume&gt;&lt;number&gt;23&lt;/number&gt;&lt;dates&gt;&lt;year&gt;2005&lt;/year&gt;&lt;/dates&gt;&lt;isbn&gt;0008-5472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19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2DA6D2F8" w14:textId="75102062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ROGERS AB, 2005, CANCER RES</w:t>
            </w:r>
          </w:p>
        </w:tc>
        <w:tc>
          <w:tcPr>
            <w:tcW w:w="0" w:type="auto"/>
            <w:noWrap/>
          </w:tcPr>
          <w:p w14:paraId="62752F7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58/0008-5472.CAN-05-1846</w:t>
            </w:r>
          </w:p>
        </w:tc>
        <w:tc>
          <w:tcPr>
            <w:tcW w:w="0" w:type="auto"/>
            <w:noWrap/>
          </w:tcPr>
          <w:p w14:paraId="5E60FC4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14</w:t>
            </w:r>
          </w:p>
        </w:tc>
        <w:tc>
          <w:tcPr>
            <w:tcW w:w="0" w:type="auto"/>
            <w:noWrap/>
          </w:tcPr>
          <w:p w14:paraId="14DE839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43</w:t>
            </w:r>
          </w:p>
        </w:tc>
        <w:tc>
          <w:tcPr>
            <w:tcW w:w="0" w:type="auto"/>
            <w:noWrap/>
          </w:tcPr>
          <w:p w14:paraId="279644C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28</w:t>
            </w:r>
          </w:p>
        </w:tc>
      </w:tr>
      <w:tr w:rsidR="00B70BFF" w14:paraId="113057D4" w14:textId="77777777" w:rsidTr="00E53F88">
        <w:trPr>
          <w:trHeight w:val="300"/>
        </w:trPr>
        <w:tc>
          <w:tcPr>
            <w:tcW w:w="454" w:type="dxa"/>
          </w:tcPr>
          <w:p w14:paraId="0EC46CBA" w14:textId="1C3FF6BE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Appelmelk&lt;/Author&gt;&lt;Year&gt;1998&lt;/Year&gt;&lt;RecNum&gt;20&lt;/RecNum&gt;&lt;DisplayText&gt;&lt;style face="superscript"&gt;20&lt;/style&gt;&lt;/DisplayText&gt;&lt;record&gt;&lt;rec-number&gt;20&lt;/rec-number&gt;&lt;foreign-keys&gt;&lt;key app="EN" db-id="d5paxww9sppzwhedwv6xeae9t225rsvpvxtr" timestamp="1778812265"&gt;20&lt;/key&gt;&lt;/foreign-keys&gt;&lt;ref-type name="Journal Article"&gt;17&lt;/ref-type&gt;&lt;contributors&gt;&lt;authors&gt;&lt;author&gt;Appelmelk, Ben J&lt;/author&gt;&lt;author&gt;Faller, Gerhard&lt;/author&gt;&lt;author&gt;Claeys, Dirk&lt;/author&gt;&lt;author&gt;Kirchner, Thomas&lt;/author&gt;&lt;author&gt;Vandenbroucke-Grauls, Christina MJE&lt;/author&gt;&lt;/authors&gt;&lt;/contributors&gt;&lt;titles&gt;&lt;title&gt;Bugs on trial: the case of Helicobacter pylori and autoimmunity&lt;/title&gt;&lt;secondary-title&gt;Immunology today&lt;/secondary-title&gt;&lt;/titles&gt;&lt;periodical&gt;&lt;full-title&gt;Immunology today&lt;/full-title&gt;&lt;/periodical&gt;&lt;pages&gt;296-299&lt;/pages&gt;&lt;volume&gt;19&lt;/volume&gt;&lt;number&gt;7&lt;/number&gt;&lt;dates&gt;&lt;year&gt;1998&lt;/year&gt;&lt;/dates&gt;&lt;isbn&gt;0167-5699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710C0377" w14:textId="3E138AE6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PPELMELK BJ, 1998, IMMUNOL TODAY</w:t>
            </w:r>
          </w:p>
        </w:tc>
        <w:tc>
          <w:tcPr>
            <w:tcW w:w="0" w:type="auto"/>
            <w:noWrap/>
          </w:tcPr>
          <w:p w14:paraId="0077541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16/S0167-5699(98)01281-X</w:t>
            </w:r>
          </w:p>
        </w:tc>
        <w:tc>
          <w:tcPr>
            <w:tcW w:w="0" w:type="auto"/>
            <w:noWrap/>
          </w:tcPr>
          <w:p w14:paraId="1192E77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13</w:t>
            </w:r>
          </w:p>
        </w:tc>
        <w:tc>
          <w:tcPr>
            <w:tcW w:w="0" w:type="auto"/>
            <w:noWrap/>
          </w:tcPr>
          <w:p w14:paraId="3A49722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04</w:t>
            </w:r>
          </w:p>
        </w:tc>
        <w:tc>
          <w:tcPr>
            <w:tcW w:w="0" w:type="auto"/>
            <w:noWrap/>
          </w:tcPr>
          <w:p w14:paraId="1AB1B34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11</w:t>
            </w:r>
          </w:p>
        </w:tc>
      </w:tr>
      <w:tr w:rsidR="00B70BFF" w14:paraId="4EAA8D0F" w14:textId="77777777" w:rsidTr="00E53F88">
        <w:trPr>
          <w:trHeight w:val="300"/>
        </w:trPr>
        <w:tc>
          <w:tcPr>
            <w:tcW w:w="454" w:type="dxa"/>
          </w:tcPr>
          <w:p w14:paraId="3224E7E8" w14:textId="05EEE820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ahner&lt;/Author&gt;&lt;Year&gt;2019&lt;/Year&gt;&lt;RecNum&gt;21&lt;/RecNum&gt;&lt;DisplayText&gt;&lt;style face="superscript"&gt;21&lt;/style&gt;&lt;/DisplayText&gt;&lt;record&gt;&lt;rec-number&gt;21&lt;/rec-number&gt;&lt;foreign-keys&gt;&lt;key app="EN" db-id="d5paxww9sppzwhedwv6xeae9t225rsvpvxtr" timestamp="1778812302"&gt;21&lt;/key&gt;&lt;/foreign-keys&gt;&lt;ref-type name="Journal Article"&gt;17&lt;/ref-type&gt;&lt;contributors&gt;&lt;authors&gt;&lt;author&gt;Lahner, Edith&lt;/author&gt;&lt;author&gt;Zagari, Rocco Maurizio&lt;/author&gt;&lt;author&gt;Zullo, Angelo&lt;/author&gt;&lt;author&gt;Di Sabatino, Antonio&lt;/author&gt;&lt;author&gt;Meggio, Alberto&lt;/author&gt;&lt;author&gt;Cesaro, Paola&lt;/author&gt;&lt;author&gt;Lenti, Marco Vincenzo&lt;/author&gt;&lt;author&gt;Annibale, Bruno&lt;/author&gt;&lt;author&gt;Corazza, Gino Roberto&lt;/author&gt;&lt;/authors&gt;&lt;/contributors&gt;&lt;titles&gt;&lt;title&gt;Chronic atrophic gastritis: Natural history, diagnosis and therapeutic management. A position paper by the Italian Society of Hospital Gastroenterologists and Digestive Endoscopists [AIGO], the Italian Society of Digestive Endoscopy [SIED], the Italian Society of Gastroenterology [SIGE], and the Italian Society of Internal Medicine [SIMI]&lt;/title&gt;&lt;secondary-title&gt;Digestive and Liver Disease&lt;/secondary-title&gt;&lt;/titles&gt;&lt;periodical&gt;&lt;full-title&gt;Digestive and Liver Disease&lt;/full-title&gt;&lt;/periodical&gt;&lt;pages&gt;1621-1632&lt;/pages&gt;&lt;volume&gt;51&lt;/volume&gt;&lt;number&gt;12&lt;/number&gt;&lt;dates&gt;&lt;year&gt;2019&lt;/year&gt;&lt;/dates&gt;&lt;isbn&gt;1590-8658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44F96BF3" w14:textId="208BE6E0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AHNER E, 2019, DIGEST LIVER DIS</w:t>
            </w:r>
          </w:p>
        </w:tc>
        <w:tc>
          <w:tcPr>
            <w:tcW w:w="0" w:type="auto"/>
            <w:noWrap/>
          </w:tcPr>
          <w:p w14:paraId="6D077DE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16/j.dld.2019.09.016</w:t>
            </w:r>
          </w:p>
        </w:tc>
        <w:tc>
          <w:tcPr>
            <w:tcW w:w="0" w:type="auto"/>
            <w:noWrap/>
          </w:tcPr>
          <w:p w14:paraId="0BD9F68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8</w:t>
            </w:r>
          </w:p>
        </w:tc>
        <w:tc>
          <w:tcPr>
            <w:tcW w:w="0" w:type="auto"/>
            <w:noWrap/>
          </w:tcPr>
          <w:p w14:paraId="71F185D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.43</w:t>
            </w:r>
          </w:p>
        </w:tc>
        <w:tc>
          <w:tcPr>
            <w:tcW w:w="0" w:type="auto"/>
            <w:noWrap/>
          </w:tcPr>
          <w:p w14:paraId="465227A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35</w:t>
            </w:r>
          </w:p>
        </w:tc>
      </w:tr>
      <w:tr w:rsidR="00B70BFF" w14:paraId="67170A6D" w14:textId="77777777" w:rsidTr="00E53F88">
        <w:trPr>
          <w:trHeight w:val="300"/>
        </w:trPr>
        <w:tc>
          <w:tcPr>
            <w:tcW w:w="454" w:type="dxa"/>
          </w:tcPr>
          <w:p w14:paraId="02594751" w14:textId="2ABA86C6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myk&lt;/Author&gt;&lt;Year&gt;2014&lt;/Year&gt;&lt;RecNum&gt;22&lt;/RecNum&gt;&lt;DisplayText&gt;&lt;style face="superscript"&gt;22&lt;/style&gt;&lt;/DisplayText&gt;&lt;record&gt;&lt;rec-number&gt;22&lt;/rec-number&gt;&lt;foreign-keys&gt;&lt;key app="EN" db-id="d5paxww9sppzwhedwv6xeae9t225rsvpvxtr" timestamp="1778812318"&gt;22&lt;/key&gt;&lt;/foreign-keys&gt;&lt;ref-type name="Journal Article"&gt;17&lt;/ref-type&gt;&lt;contributors&gt;&lt;authors&gt;&lt;author&gt;Smyk, Daniel S&lt;/author&gt;&lt;author&gt;Koutsoumpas, Andreas L&lt;/author&gt;&lt;author&gt;Mytilinaiou, Maria G&lt;/author&gt;&lt;author&gt;Rigopoulou, Eirini I&lt;/author&gt;&lt;author&gt;Sakkas, Lazaros I&lt;/author&gt;&lt;author&gt;Bogdanos, Dimitrios P&lt;/author&gt;&lt;/authors&gt;&lt;/contributors&gt;&lt;titles&gt;&lt;title&gt;Helicobacter pylori and autoimmune disease: cause or bystander&lt;/title&gt;&lt;secondary-title&gt;World journal of gastroenterology: WJG&lt;/secondary-title&gt;&lt;/titles&gt;&lt;periodical&gt;&lt;full-title&gt;World journal of gastroenterology: WJG&lt;/full-title&gt;&lt;/periodical&gt;&lt;pages&gt;613&lt;/pages&gt;&lt;volume&gt;20&lt;/volume&gt;&lt;number&gt;3&lt;/number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2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65422A6" w14:textId="4CE1828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SMYK DS, 2014, WORLD J GASTROENTERO</w:t>
            </w:r>
          </w:p>
        </w:tc>
        <w:tc>
          <w:tcPr>
            <w:tcW w:w="0" w:type="auto"/>
            <w:noWrap/>
          </w:tcPr>
          <w:p w14:paraId="378D976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3748/wjg.v20.i3.613</w:t>
            </w:r>
          </w:p>
        </w:tc>
        <w:tc>
          <w:tcPr>
            <w:tcW w:w="0" w:type="auto"/>
            <w:noWrap/>
          </w:tcPr>
          <w:p w14:paraId="56348ED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7</w:t>
            </w:r>
          </w:p>
        </w:tc>
        <w:tc>
          <w:tcPr>
            <w:tcW w:w="0" w:type="auto"/>
            <w:noWrap/>
          </w:tcPr>
          <w:p w14:paraId="7B8E2F4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.92</w:t>
            </w:r>
          </w:p>
        </w:tc>
        <w:tc>
          <w:tcPr>
            <w:tcW w:w="0" w:type="auto"/>
            <w:noWrap/>
          </w:tcPr>
          <w:p w14:paraId="10A023E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67</w:t>
            </w:r>
          </w:p>
        </w:tc>
      </w:tr>
      <w:tr w:rsidR="00B70BFF" w14:paraId="422D4061" w14:textId="77777777" w:rsidTr="00E53F88">
        <w:trPr>
          <w:trHeight w:val="300"/>
        </w:trPr>
        <w:tc>
          <w:tcPr>
            <w:tcW w:w="454" w:type="dxa"/>
          </w:tcPr>
          <w:p w14:paraId="60068F5D" w14:textId="03E727D0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oati&lt;/Author&gt;&lt;Year&gt;2015&lt;/Year&gt;&lt;RecNum&gt;23&lt;/RecNum&gt;&lt;DisplayText&gt;&lt;style face="superscript"&gt;23&lt;/style&gt;&lt;/DisplayText&gt;&lt;record&gt;&lt;rec-number&gt;23&lt;/rec-number&gt;&lt;foreign-keys&gt;&lt;key app="EN" db-id="d5paxww9sppzwhedwv6xeae9t225rsvpvxtr" timestamp="1778812415"&gt;23&lt;/key&gt;&lt;/foreign-keys&gt;&lt;ref-type name="Journal Article"&gt;17&lt;/ref-type&gt;&lt;contributors&gt;&lt;authors&gt;&lt;author&gt;Coati, Irene&lt;/author&gt;&lt;author&gt;Fassan, Matteo&lt;/author&gt;&lt;author&gt;Farinati, Fabio&lt;/author&gt;&lt;author&gt;Graham, David Y&lt;/author&gt;&lt;author&gt;Genta, Robert M&lt;/author&gt;&lt;author&gt;Rugge, Massimo&lt;/author&gt;&lt;/authors&gt;&lt;/contributors&gt;&lt;titles&gt;&lt;title&gt;Autoimmune gastritis: Pathologist’s viewpoint&lt;/title&gt;&lt;secondary-title&gt;World journal of gastroenterology&lt;/secondary-title&gt;&lt;/titles&gt;&lt;periodical&gt;&lt;full-title&gt;World journal of gastroenterology&lt;/full-title&gt;&lt;/periodical&gt;&lt;pages&gt;12179&lt;/pages&gt;&lt;volume&gt;21&lt;/volume&gt;&lt;number&gt;42&lt;/number&gt;&lt;dates&gt;&lt;year&gt;201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D029C8B" w14:textId="3611B2D6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OATI I, 2015, WORLD J GASTROENTERO</w:t>
            </w:r>
          </w:p>
        </w:tc>
        <w:tc>
          <w:tcPr>
            <w:tcW w:w="0" w:type="auto"/>
            <w:noWrap/>
          </w:tcPr>
          <w:p w14:paraId="6924F05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3748/wjg.v21.i42.12179</w:t>
            </w:r>
          </w:p>
        </w:tc>
        <w:tc>
          <w:tcPr>
            <w:tcW w:w="0" w:type="auto"/>
            <w:noWrap/>
          </w:tcPr>
          <w:p w14:paraId="13F7265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6</w:t>
            </w:r>
          </w:p>
        </w:tc>
        <w:tc>
          <w:tcPr>
            <w:tcW w:w="0" w:type="auto"/>
            <w:noWrap/>
          </w:tcPr>
          <w:p w14:paraId="1653038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9.64</w:t>
            </w:r>
          </w:p>
        </w:tc>
        <w:tc>
          <w:tcPr>
            <w:tcW w:w="0" w:type="auto"/>
            <w:noWrap/>
          </w:tcPr>
          <w:p w14:paraId="30987F0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04</w:t>
            </w:r>
          </w:p>
        </w:tc>
      </w:tr>
      <w:tr w:rsidR="00B70BFF" w14:paraId="102AE9A9" w14:textId="77777777" w:rsidTr="00E53F88">
        <w:trPr>
          <w:trHeight w:val="300"/>
        </w:trPr>
        <w:tc>
          <w:tcPr>
            <w:tcW w:w="454" w:type="dxa"/>
          </w:tcPr>
          <w:p w14:paraId="5D38233C" w14:textId="55EF07A4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Rappel&lt;/Author&gt;&lt;Year&gt;1995&lt;/Year&gt;&lt;RecNum&gt;24&lt;/RecNum&gt;&lt;DisplayText&gt;&lt;style face="superscript"&gt;24&lt;/style&gt;&lt;/DisplayText&gt;&lt;record&gt;&lt;rec-number&gt;24&lt;/rec-number&gt;&lt;foreign-keys&gt;&lt;key app="EN" db-id="d5paxww9sppzwhedwv6xeae9t225rsvpvxtr" timestamp="1778812426"&gt;24&lt;/key&gt;&lt;/foreign-keys&gt;&lt;ref-type name="Journal Article"&gt;17&lt;/ref-type&gt;&lt;contributors&gt;&lt;authors&gt;&lt;author&gt;Rappel, S&lt;/author&gt;&lt;author&gt;Altendorf-Hofmann, A&lt;/author&gt;&lt;author&gt;Stolte, M&lt;/author&gt;&lt;/authors&gt;&lt;/contributors&gt;&lt;titles&gt;&lt;title&gt;Prognosis of gastric carcinoid tumours&lt;/title&gt;&lt;secondary-title&gt;Digestion&lt;/secondary-title&gt;&lt;/titles&gt;&lt;periodical&gt;&lt;full-title&gt;Digestion&lt;/full-title&gt;&lt;/periodical&gt;&lt;pages&gt;455-462&lt;/pages&gt;&lt;volume&gt;56&lt;/volume&gt;&lt;number&gt;6&lt;/number&gt;&lt;dates&gt;&lt;year&gt;1995&lt;/year&gt;&lt;/dates&gt;&lt;isbn&gt;0012-2823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9532BCF" w14:textId="76B6C889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RAPPEL S, 1995, DIGESTION</w:t>
            </w:r>
          </w:p>
        </w:tc>
        <w:tc>
          <w:tcPr>
            <w:tcW w:w="0" w:type="auto"/>
            <w:noWrap/>
          </w:tcPr>
          <w:p w14:paraId="0A93DEB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59/000201276</w:t>
            </w:r>
          </w:p>
        </w:tc>
        <w:tc>
          <w:tcPr>
            <w:tcW w:w="0" w:type="auto"/>
            <w:noWrap/>
          </w:tcPr>
          <w:p w14:paraId="76915094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4</w:t>
            </w:r>
          </w:p>
        </w:tc>
        <w:tc>
          <w:tcPr>
            <w:tcW w:w="0" w:type="auto"/>
            <w:noWrap/>
          </w:tcPr>
          <w:p w14:paraId="4D1BAAF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35</w:t>
            </w:r>
          </w:p>
        </w:tc>
        <w:tc>
          <w:tcPr>
            <w:tcW w:w="0" w:type="auto"/>
            <w:noWrap/>
          </w:tcPr>
          <w:p w14:paraId="30982C6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44</w:t>
            </w:r>
          </w:p>
        </w:tc>
      </w:tr>
      <w:tr w:rsidR="00B70BFF" w14:paraId="1163E70D" w14:textId="77777777" w:rsidTr="00E53F88">
        <w:trPr>
          <w:trHeight w:val="300"/>
        </w:trPr>
        <w:tc>
          <w:tcPr>
            <w:tcW w:w="454" w:type="dxa"/>
          </w:tcPr>
          <w:p w14:paraId="6F649AD5" w14:textId="2F95943A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Wirth&lt;/Author&gt;&lt;Year&gt;1997&lt;/Year&gt;&lt;RecNum&gt;25&lt;/RecNum&gt;&lt;DisplayText&gt;&lt;style face="superscript"&gt;25&lt;/style&gt;&lt;/DisplayText&gt;&lt;record&gt;&lt;rec-number&gt;25&lt;/rec-number&gt;&lt;foreign-keys&gt;&lt;key app="EN" db-id="d5paxww9sppzwhedwv6xeae9t225rsvpvxtr" timestamp="1778812438"&gt;25&lt;/key&gt;&lt;/foreign-keys&gt;&lt;ref-type name="Journal Article"&gt;17&lt;/ref-type&gt;&lt;contributors&gt;&lt;authors&gt;&lt;author&gt;Wirth, HANS–PETER&lt;/author&gt;&lt;author&gt;Yang, MANQIAO&lt;/author&gt;&lt;author&gt;Peek Jr, RICHARD M&lt;/author&gt;&lt;author&gt;Tham, KT&lt;/author&gt;&lt;author&gt;Blaser, MARTIN J&lt;/author&gt;&lt;/authors&gt;&lt;/contributors&gt;&lt;titles&gt;&lt;title&gt;Helicobacter pylori Lewis expression is related to the host Lewis phenotype&lt;/title&gt;&lt;secondary-title&gt;Gastroenterology&lt;/secondary-title&gt;&lt;/titles&gt;&lt;periodical&gt;&lt;full-title&gt;Gastroenterology&lt;/full-title&gt;&lt;/periodical&gt;&lt;pages&gt;1091-1098&lt;/pages&gt;&lt;volume&gt;113&lt;/volume&gt;&lt;number&gt;4&lt;/number&gt;&lt;dates&gt;&lt;year&gt;1997&lt;/year&gt;&lt;/dates&gt;&lt;isbn&gt;0016-5085&lt;/isbn&gt;&lt;urls&gt;&lt;/urls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5AEFFE8" w14:textId="4DAC8B30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WIRTH HP, 1997, GASTROENTEROLOGY</w:t>
            </w:r>
          </w:p>
        </w:tc>
        <w:tc>
          <w:tcPr>
            <w:tcW w:w="0" w:type="auto"/>
            <w:noWrap/>
          </w:tcPr>
          <w:p w14:paraId="0B081B5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53/gast.1997.v113.pm9322503</w:t>
            </w:r>
          </w:p>
        </w:tc>
        <w:tc>
          <w:tcPr>
            <w:tcW w:w="0" w:type="auto"/>
            <w:noWrap/>
          </w:tcPr>
          <w:p w14:paraId="1938DF2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2</w:t>
            </w:r>
          </w:p>
        </w:tc>
        <w:tc>
          <w:tcPr>
            <w:tcW w:w="0" w:type="auto"/>
            <w:noWrap/>
          </w:tcPr>
          <w:p w14:paraId="082F2B9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52</w:t>
            </w:r>
          </w:p>
        </w:tc>
        <w:tc>
          <w:tcPr>
            <w:tcW w:w="0" w:type="auto"/>
            <w:noWrap/>
          </w:tcPr>
          <w:p w14:paraId="1CF2EAF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71</w:t>
            </w:r>
          </w:p>
        </w:tc>
      </w:tr>
      <w:tr w:rsidR="00B70BFF" w14:paraId="7656F647" w14:textId="77777777" w:rsidTr="00E53F88">
        <w:trPr>
          <w:trHeight w:val="300"/>
        </w:trPr>
        <w:tc>
          <w:tcPr>
            <w:tcW w:w="454" w:type="dxa"/>
          </w:tcPr>
          <w:p w14:paraId="469DF388" w14:textId="57AA9B0E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EZSBCbG9jazwvQXV0aG9yPjxZZWFyPjE5OTk8L1llYXI+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EZSBCbG9jazwvQXV0aG9yPjxZZWFyPjE5OTk8L1llYXI+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97160DF" w14:textId="0194DAE3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DE BLOCK CEM, 1999, J CLIN ENDOCR METAB</w:t>
            </w:r>
          </w:p>
        </w:tc>
        <w:tc>
          <w:tcPr>
            <w:tcW w:w="0" w:type="auto"/>
            <w:noWrap/>
          </w:tcPr>
          <w:p w14:paraId="43A95CA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210/jc.84.11.4062</w:t>
            </w:r>
          </w:p>
        </w:tc>
        <w:tc>
          <w:tcPr>
            <w:tcW w:w="0" w:type="auto"/>
            <w:noWrap/>
          </w:tcPr>
          <w:p w14:paraId="624C21D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96</w:t>
            </w:r>
          </w:p>
        </w:tc>
        <w:tc>
          <w:tcPr>
            <w:tcW w:w="0" w:type="auto"/>
            <w:noWrap/>
          </w:tcPr>
          <w:p w14:paraId="7286A6C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56</w:t>
            </w:r>
          </w:p>
        </w:tc>
        <w:tc>
          <w:tcPr>
            <w:tcW w:w="0" w:type="auto"/>
            <w:noWrap/>
          </w:tcPr>
          <w:p w14:paraId="0C8D09F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21</w:t>
            </w:r>
          </w:p>
        </w:tc>
      </w:tr>
      <w:tr w:rsidR="00B70BFF" w14:paraId="1F60F309" w14:textId="77777777" w:rsidTr="00E53F88">
        <w:trPr>
          <w:trHeight w:val="300"/>
        </w:trPr>
        <w:tc>
          <w:tcPr>
            <w:tcW w:w="454" w:type="dxa"/>
          </w:tcPr>
          <w:p w14:paraId="408C2591" w14:textId="14ED1E48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UdTwvQXV0aG9yPjxZZWFyPjIwMTE8L1llYXI+PFJlY051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UdTwvQXV0aG9yPjxZZWFyPjIwMTE8L1llYXI+PFJlY051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7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3B5E358" w14:textId="349483AC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TU SP, 2011, CANCER RES</w:t>
            </w:r>
          </w:p>
        </w:tc>
        <w:tc>
          <w:tcPr>
            <w:tcW w:w="0" w:type="auto"/>
            <w:noWrap/>
          </w:tcPr>
          <w:p w14:paraId="1AC1372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58/0008-5472.CAN-10-4009</w:t>
            </w:r>
          </w:p>
        </w:tc>
        <w:tc>
          <w:tcPr>
            <w:tcW w:w="0" w:type="auto"/>
            <w:noWrap/>
          </w:tcPr>
          <w:p w14:paraId="7F4CE0C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91</w:t>
            </w:r>
          </w:p>
        </w:tc>
        <w:tc>
          <w:tcPr>
            <w:tcW w:w="0" w:type="auto"/>
            <w:noWrap/>
          </w:tcPr>
          <w:p w14:paraId="4CE1434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07</w:t>
            </w:r>
          </w:p>
        </w:tc>
        <w:tc>
          <w:tcPr>
            <w:tcW w:w="0" w:type="auto"/>
            <w:noWrap/>
          </w:tcPr>
          <w:p w14:paraId="6E220BA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12</w:t>
            </w:r>
          </w:p>
        </w:tc>
      </w:tr>
      <w:tr w:rsidR="00B70BFF" w14:paraId="0AB429FC" w14:textId="77777777" w:rsidTr="00E53F88">
        <w:trPr>
          <w:trHeight w:val="300"/>
        </w:trPr>
        <w:tc>
          <w:tcPr>
            <w:tcW w:w="454" w:type="dxa"/>
          </w:tcPr>
          <w:p w14:paraId="57813BF4" w14:textId="51B5CB2F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Faller&lt;/Author&gt;&lt;Year&gt;1996&lt;/Year&gt;&lt;RecNum&gt;28&lt;/RecNum&gt;&lt;DisplayText&gt;&lt;style face="superscript"&gt;28&lt;/style&gt;&lt;/DisplayText&gt;&lt;record&gt;&lt;rec-number&gt;28&lt;/rec-number&gt;&lt;foreign-keys&gt;&lt;key app="EN" db-id="d5paxww9sppzwhedwv6xeae9t225rsvpvxtr" timestamp="1778812689"&gt;28&lt;/key&gt;&lt;/foreign-keys&gt;&lt;ref-type name="Journal Article"&gt;17&lt;/ref-type&gt;&lt;contributors&gt;&lt;authors&gt;&lt;author&gt;Faller, G.&lt;/author&gt;&lt;author&gt;Steininger, H.&lt;/author&gt;&lt;author&gt;Eck, M.&lt;/author&gt;&lt;author&gt;Hensen, J.&lt;/author&gt;&lt;author&gt;Hann, E. G.&lt;/author&gt;&lt;author&gt;Kirchner, T.&lt;/author&gt;&lt;/authors&gt;&lt;/contributors&gt;&lt;auth-address&gt;Institute of Pathology, University of Erlangen-Nürnberg,Germany.&lt;/auth-address&gt;&lt;titles&gt;&lt;title&gt;Antigastric autoantibodies in Helicobacter pylori gastritis: prevalence, in-situ binding sites and clues for clinical relevance&lt;/title&gt;&lt;secondary-title&gt;Virchows Arch&lt;/secondary-title&gt;&lt;/titles&gt;&lt;periodical&gt;&lt;full-title&gt;Virchows Arch&lt;/full-title&gt;&lt;/periodical&gt;&lt;pages&gt;483-6&lt;/pages&gt;&lt;volume&gt;427&lt;/volume&gt;&lt;number&gt;5&lt;/number&gt;&lt;keywords&gt;&lt;keyword&gt;Adult&lt;/keyword&gt;&lt;keyword&gt;Aged&lt;/keyword&gt;&lt;keyword&gt;Aged, 80 and over&lt;/keyword&gt;&lt;keyword&gt;Autoantibodies/*chemistry&lt;/keyword&gt;&lt;keyword&gt;*Binding Sites, Antibody&lt;/keyword&gt;&lt;keyword&gt;Gastric Mucosa/*immunology/pathology&lt;/keyword&gt;&lt;keyword&gt;Gastritis/*immunology/pathology&lt;/keyword&gt;&lt;keyword&gt;Helicobacter Infections/*immunology/pathology&lt;/keyword&gt;&lt;keyword&gt;*Helicobacter pylori&lt;/keyword&gt;&lt;keyword&gt;Humans&lt;/keyword&gt;&lt;keyword&gt;Middle Aged&lt;/keyword&gt;&lt;/keywords&gt;&lt;dates&gt;&lt;year&gt;1996&lt;/year&gt;&lt;pub-dates&gt;&lt;date&gt;Feb&lt;/date&gt;&lt;/pub-dates&gt;&lt;/dates&gt;&lt;isbn&gt;0945-6317 (Print)&amp;#xD;0945-6317&lt;/isbn&gt;&lt;accession-num&gt;8624577&lt;/accession-num&gt;&lt;urls&gt;&lt;/urls&gt;&lt;electronic-resource-num&gt;10.1007/bf0019950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4C2F314F" w14:textId="5B89FB79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FALLER G, 1996, VIRCHOWS ARCH</w:t>
            </w:r>
          </w:p>
        </w:tc>
        <w:tc>
          <w:tcPr>
            <w:tcW w:w="0" w:type="auto"/>
            <w:noWrap/>
          </w:tcPr>
          <w:p w14:paraId="65E8BB1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noWrap/>
          </w:tcPr>
          <w:p w14:paraId="6FD69434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90</w:t>
            </w:r>
          </w:p>
        </w:tc>
        <w:tc>
          <w:tcPr>
            <w:tcW w:w="0" w:type="auto"/>
            <w:noWrap/>
          </w:tcPr>
          <w:p w14:paraId="0C8883C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</w:t>
            </w:r>
          </w:p>
        </w:tc>
        <w:tc>
          <w:tcPr>
            <w:tcW w:w="0" w:type="auto"/>
            <w:noWrap/>
          </w:tcPr>
          <w:p w14:paraId="77A0693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0.94</w:t>
            </w:r>
          </w:p>
        </w:tc>
      </w:tr>
      <w:tr w:rsidR="00B70BFF" w14:paraId="1B02A68E" w14:textId="77777777" w:rsidTr="00E53F88">
        <w:trPr>
          <w:trHeight w:val="300"/>
        </w:trPr>
        <w:tc>
          <w:tcPr>
            <w:tcW w:w="454" w:type="dxa"/>
          </w:tcPr>
          <w:p w14:paraId="76087C01" w14:textId="37BAC6BE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QZXJhY2NoaTwvQXV0aG9yPjxZZWFyPjIwMDU8L1llYXI+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QZXJhY2NoaTwvQXV0aG9yPjxZZWFyPjIwMDU8L1llYXI+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3D9DA21" w14:textId="13E5E82B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PERACCHI M, 2005, EUR J ENDOCRINOL</w:t>
            </w:r>
          </w:p>
        </w:tc>
        <w:tc>
          <w:tcPr>
            <w:tcW w:w="0" w:type="auto"/>
            <w:noWrap/>
          </w:tcPr>
          <w:p w14:paraId="02CCDEA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530/eje.1.01862</w:t>
            </w:r>
          </w:p>
        </w:tc>
        <w:tc>
          <w:tcPr>
            <w:tcW w:w="0" w:type="auto"/>
            <w:noWrap/>
          </w:tcPr>
          <w:p w14:paraId="05A84924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9</w:t>
            </w:r>
          </w:p>
        </w:tc>
        <w:tc>
          <w:tcPr>
            <w:tcW w:w="0" w:type="auto"/>
            <w:noWrap/>
          </w:tcPr>
          <w:p w14:paraId="58F59B4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24</w:t>
            </w:r>
          </w:p>
        </w:tc>
        <w:tc>
          <w:tcPr>
            <w:tcW w:w="0" w:type="auto"/>
            <w:noWrap/>
          </w:tcPr>
          <w:p w14:paraId="671B84C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78</w:t>
            </w:r>
          </w:p>
        </w:tc>
      </w:tr>
      <w:tr w:rsidR="00B70BFF" w14:paraId="55904BE1" w14:textId="77777777" w:rsidTr="00E53F88">
        <w:trPr>
          <w:trHeight w:val="300"/>
        </w:trPr>
        <w:tc>
          <w:tcPr>
            <w:tcW w:w="454" w:type="dxa"/>
          </w:tcPr>
          <w:p w14:paraId="5660FAD2" w14:textId="7A419AB0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Annibale&lt;/Author&gt;&lt;Year&gt;1997&lt;/Year&gt;&lt;RecNum&gt;30&lt;/RecNum&gt;&lt;DisplayText&gt;&lt;style face="superscript"&gt;30&lt;/style&gt;&lt;/DisplayText&gt;&lt;record&gt;&lt;rec-number&gt;30&lt;/rec-number&gt;&lt;foreign-keys&gt;&lt;key app="EN" db-id="d5paxww9sppzwhedwv6xeae9t225rsvpvxtr" timestamp="1778812712"&gt;30&lt;/key&gt;&lt;/foreign-keys&gt;&lt;ref-type name="Journal Article"&gt;17&lt;/ref-type&gt;&lt;contributors&gt;&lt;authors&gt;&lt;author&gt;Annibale, B.&lt;/author&gt;&lt;author&gt;Marignani, M.&lt;/author&gt;&lt;author&gt;Azzoni, C.&lt;/author&gt;&lt;author&gt;D&amp;apos;Ambra, G.&lt;/author&gt;&lt;author&gt;Caruana, P.&lt;/author&gt;&lt;author&gt;D&amp;apos;Adda, T.&lt;/author&gt;&lt;author&gt;Delle Fave, G.&lt;/author&gt;&lt;author&gt;Bordi, C.&lt;/author&gt;&lt;/authors&gt;&lt;/contributors&gt;&lt;auth-address&gt;Gastroenterology Unit, University La Sapienza Rome, Italy.&lt;/auth-address&gt;&lt;titles&gt;&lt;title&gt;Atrophic body gastritis: distinct features associated with Helicobacter pylori infection&lt;/title&gt;&lt;secondary-title&gt;Helicobacter&lt;/secondary-title&gt;&lt;/titles&gt;&lt;periodical&gt;&lt;full-title&gt;Helicobacter&lt;/full-title&gt;&lt;/periodical&gt;&lt;pages&gt;57-64&lt;/pages&gt;&lt;volume&gt;2&lt;/volume&gt;&lt;number&gt;2&lt;/number&gt;&lt;keywords&gt;&lt;keyword&gt;Adult&lt;/keyword&gt;&lt;keyword&gt;Aged&lt;/keyword&gt;&lt;keyword&gt;Female&lt;/keyword&gt;&lt;keyword&gt;Gastritis, Atrophic/*microbiology&lt;/keyword&gt;&lt;keyword&gt;Helicobacter Infections/*complications/epidemiology&lt;/keyword&gt;&lt;keyword&gt;Helicobacter pylori/*isolation &amp;amp; purification&lt;/keyword&gt;&lt;keyword&gt;Humans&lt;/keyword&gt;&lt;keyword&gt;Male&lt;/keyword&gt;&lt;keyword&gt;Middle Aged&lt;/keyword&gt;&lt;keyword&gt;Prevalence&lt;/keyword&gt;&lt;/keywords&gt;&lt;dates&gt;&lt;year&gt;1997&lt;/year&gt;&lt;pub-dates&gt;&lt;date&gt;Jun&lt;/date&gt;&lt;/pub-dates&gt;&lt;/dates&gt;&lt;isbn&gt;1083-4389 (Print)&amp;#xD;1083-4389&lt;/isbn&gt;&lt;accession-num&gt;9432330&lt;/accession-num&gt;&lt;urls&gt;&lt;/urls&gt;&lt;electronic-resource-num&gt;10.1111/j.1523-5378.1997.tb00060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0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F27B5BB" w14:textId="3E8A3005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NNIBALE B, 1997, HELICOBACTER</w:t>
            </w:r>
          </w:p>
        </w:tc>
        <w:tc>
          <w:tcPr>
            <w:tcW w:w="0" w:type="auto"/>
            <w:noWrap/>
          </w:tcPr>
          <w:p w14:paraId="2735BCA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11/j.1523-5378.1997.tb00060.x</w:t>
            </w:r>
          </w:p>
        </w:tc>
        <w:tc>
          <w:tcPr>
            <w:tcW w:w="0" w:type="auto"/>
            <w:noWrap/>
          </w:tcPr>
          <w:p w14:paraId="34FE6A8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8</w:t>
            </w:r>
          </w:p>
        </w:tc>
        <w:tc>
          <w:tcPr>
            <w:tcW w:w="0" w:type="auto"/>
            <w:noWrap/>
          </w:tcPr>
          <w:p w14:paraId="1875176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03</w:t>
            </w:r>
          </w:p>
        </w:tc>
        <w:tc>
          <w:tcPr>
            <w:tcW w:w="0" w:type="auto"/>
            <w:noWrap/>
          </w:tcPr>
          <w:p w14:paraId="069D7B3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48</w:t>
            </w:r>
          </w:p>
        </w:tc>
      </w:tr>
      <w:tr w:rsidR="00B70BFF" w14:paraId="6E810019" w14:textId="77777777" w:rsidTr="00E53F88">
        <w:trPr>
          <w:trHeight w:val="300"/>
        </w:trPr>
        <w:tc>
          <w:tcPr>
            <w:tcW w:w="454" w:type="dxa"/>
          </w:tcPr>
          <w:p w14:paraId="7E08436D" w14:textId="2247273D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ZW1lbzwvQXV0aG9yPjxZZWFyPjIwMDU8L1llYXI+PFJl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ZW1lbzwvQXV0aG9yPjxZZWFyPjIwMDU8L1llYXI+PFJl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318E4DE8" w14:textId="61831D4F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MEMEO L, 2005, MODERN PATHOL</w:t>
            </w:r>
          </w:p>
        </w:tc>
        <w:tc>
          <w:tcPr>
            <w:tcW w:w="0" w:type="auto"/>
            <w:noWrap/>
          </w:tcPr>
          <w:p w14:paraId="084B9FE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38/modpathol.3800404</w:t>
            </w:r>
          </w:p>
        </w:tc>
        <w:tc>
          <w:tcPr>
            <w:tcW w:w="0" w:type="auto"/>
            <w:noWrap/>
          </w:tcPr>
          <w:p w14:paraId="020D3E94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3</w:t>
            </w:r>
          </w:p>
        </w:tc>
        <w:tc>
          <w:tcPr>
            <w:tcW w:w="0" w:type="auto"/>
            <w:noWrap/>
          </w:tcPr>
          <w:p w14:paraId="7E461C4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95</w:t>
            </w:r>
          </w:p>
        </w:tc>
        <w:tc>
          <w:tcPr>
            <w:tcW w:w="0" w:type="auto"/>
            <w:noWrap/>
          </w:tcPr>
          <w:p w14:paraId="2C5D3EE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66</w:t>
            </w:r>
          </w:p>
        </w:tc>
      </w:tr>
      <w:tr w:rsidR="00B70BFF" w14:paraId="655D668B" w14:textId="77777777" w:rsidTr="00E53F88">
        <w:trPr>
          <w:trHeight w:val="300"/>
        </w:trPr>
        <w:tc>
          <w:tcPr>
            <w:tcW w:w="454" w:type="dxa"/>
          </w:tcPr>
          <w:p w14:paraId="590935F1" w14:textId="3E307026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ahner&lt;/Author&gt;&lt;Year&gt;2008&lt;/Year&gt;&lt;RecNum&gt;32&lt;/RecNum&gt;&lt;DisplayText&gt;&lt;style face="superscript"&gt;32&lt;/style&gt;&lt;/DisplayText&gt;&lt;record&gt;&lt;rec-number&gt;32&lt;/rec-number&gt;&lt;foreign-keys&gt;&lt;key app="EN" db-id="d5paxww9sppzwhedwv6xeae9t225rsvpvxtr" timestamp="1778812747"&gt;32&lt;/key&gt;&lt;/foreign-keys&gt;&lt;ref-type name="Journal Article"&gt;17&lt;/ref-type&gt;&lt;contributors&gt;&lt;authors&gt;&lt;author&gt;Lahner, E.&lt;/author&gt;&lt;author&gt;Centanni, M.&lt;/author&gt;&lt;author&gt;Agnello, G.&lt;/author&gt;&lt;author&gt;Gargano, L.&lt;/author&gt;&lt;author&gt;Vannella, L.&lt;/author&gt;&lt;author&gt;Iannoni, C.&lt;/author&gt;&lt;author&gt;Delle Fave, G.&lt;/author&gt;&lt;author&gt;Annibale, B.&lt;/author&gt;&lt;/authors&gt;&lt;/contributors&gt;&lt;auth-address&gt;Department of Digestive and Liver Disease, University &amp;quot;La Sapienza&amp;quot;, Second Medical School, Ospedale Sant&amp;apos;Andrea, Rome, Italy.&lt;/auth-address&gt;&lt;titles&gt;&lt;title&gt;Occurrence and risk factors for autoimmune thyroid disease in patients with atrophic body gastritis&lt;/title&gt;&lt;secondary-title&gt;Am J Med&lt;/secondary-title&gt;&lt;/titles&gt;&lt;periodical&gt;&lt;full-title&gt;Am J Med&lt;/full-title&gt;&lt;/periodical&gt;&lt;pages&gt;136-41&lt;/pages&gt;&lt;volume&gt;121&lt;/volume&gt;&lt;number&gt;2&lt;/number&gt;&lt;keywords&gt;&lt;keyword&gt;Adult&lt;/keyword&gt;&lt;keyword&gt;Age Distribution&lt;/keyword&gt;&lt;keyword&gt;Aged&lt;/keyword&gt;&lt;keyword&gt;Aged, 80 and over&lt;/keyword&gt;&lt;keyword&gt;Comorbidity&lt;/keyword&gt;&lt;keyword&gt;Cross-Sectional Studies&lt;/keyword&gt;&lt;keyword&gt;Female&lt;/keyword&gt;&lt;keyword&gt;Gastritis, Atrophic/*epidemiology&lt;/keyword&gt;&lt;keyword&gt;Humans&lt;/keyword&gt;&lt;keyword&gt;Incidence&lt;/keyword&gt;&lt;keyword&gt;Italy/epidemiology&lt;/keyword&gt;&lt;keyword&gt;Logistic Models&lt;/keyword&gt;&lt;keyword&gt;Male&lt;/keyword&gt;&lt;keyword&gt;Middle Aged&lt;/keyword&gt;&lt;keyword&gt;Risk Factors&lt;/keyword&gt;&lt;keyword&gt;Sex Distribution&lt;/keyword&gt;&lt;keyword&gt;Thyroiditis, Autoimmune/*epidemiology&lt;/keyword&gt;&lt;/keywords&gt;&lt;dates&gt;&lt;year&gt;2008&lt;/year&gt;&lt;pub-dates&gt;&lt;date&gt;Feb&lt;/date&gt;&lt;/pub-dates&gt;&lt;/dates&gt;&lt;isbn&gt;0002-9343&lt;/isbn&gt;&lt;accession-num&gt;18261502&lt;/accession-num&gt;&lt;urls&gt;&lt;/urls&gt;&lt;electronic-resource-num&gt;10.1016/j.amjmed.2007.09.02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2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36C5412A" w14:textId="1E0FA3BC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AHNER E, 2008, AM J MED</w:t>
            </w:r>
          </w:p>
        </w:tc>
        <w:tc>
          <w:tcPr>
            <w:tcW w:w="0" w:type="auto"/>
            <w:noWrap/>
          </w:tcPr>
          <w:p w14:paraId="67DA81E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16/j.amjmed.2007.09.025</w:t>
            </w:r>
          </w:p>
        </w:tc>
        <w:tc>
          <w:tcPr>
            <w:tcW w:w="0" w:type="auto"/>
            <w:noWrap/>
          </w:tcPr>
          <w:p w14:paraId="225ED00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2</w:t>
            </w:r>
          </w:p>
        </w:tc>
        <w:tc>
          <w:tcPr>
            <w:tcW w:w="0" w:type="auto"/>
            <w:noWrap/>
          </w:tcPr>
          <w:p w14:paraId="4FA92D7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56</w:t>
            </w:r>
          </w:p>
        </w:tc>
        <w:tc>
          <w:tcPr>
            <w:tcW w:w="0" w:type="auto"/>
            <w:noWrap/>
          </w:tcPr>
          <w:p w14:paraId="61E61BE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36</w:t>
            </w:r>
          </w:p>
        </w:tc>
      </w:tr>
      <w:tr w:rsidR="00B70BFF" w14:paraId="1B61AA5A" w14:textId="77777777" w:rsidTr="00E53F88">
        <w:trPr>
          <w:trHeight w:val="300"/>
        </w:trPr>
        <w:tc>
          <w:tcPr>
            <w:tcW w:w="454" w:type="dxa"/>
          </w:tcPr>
          <w:p w14:paraId="01EDAEDB" w14:textId="591950A7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Kapadia&lt;/Author&gt;&lt;Year&gt;2003&lt;/Year&gt;&lt;RecNum&gt;33&lt;/RecNum&gt;&lt;DisplayText&gt;&lt;style face="superscript"&gt;33&lt;/style&gt;&lt;/DisplayText&gt;&lt;record&gt;&lt;rec-number&gt;33&lt;/rec-number&gt;&lt;foreign-keys&gt;&lt;key app="EN" db-id="d5paxww9sppzwhedwv6xeae9t225rsvpvxtr" timestamp="1778813254"&gt;33&lt;/key&gt;&lt;/foreign-keys&gt;&lt;ref-type name="Journal Article"&gt;17&lt;/ref-type&gt;&lt;contributors&gt;&lt;authors&gt;&lt;author&gt;Kapadia, C. R.&lt;/author&gt;&lt;/authors&gt;&lt;/contributors&gt;&lt;auth-address&gt;Department of Internal Medicine, Yale University School of Medicine, LMP 1074, P.O. Box 208030, New Haven, CT 06520-8030, U.S.A. cyrus.kapadia@yale.edu&lt;/auth-address&gt;&lt;titles&gt;&lt;title&gt;Gastric atrophy, metaplasia, and dysplasia: a clinical perspective&lt;/title&gt;&lt;secondary-title&gt;J Clin Gastroenterol&lt;/secondary-title&gt;&lt;/titles&gt;&lt;periodical&gt;&lt;full-title&gt;J Clin Gastroenterol&lt;/full-title&gt;&lt;/periodical&gt;&lt;pages&gt;S29-36; discussion S61-2&lt;/pages&gt;&lt;volume&gt;36&lt;/volume&gt;&lt;number&gt;5 Suppl&lt;/number&gt;&lt;keywords&gt;&lt;keyword&gt;Biopsy&lt;/keyword&gt;&lt;keyword&gt;Endoscopy, Gastrointestinal&lt;/keyword&gt;&lt;keyword&gt;Gastritis, Atrophic/complications/*pathology&lt;/keyword&gt;&lt;keyword&gt;Helicobacter Infections/complications&lt;/keyword&gt;&lt;keyword&gt;Helicobacter pylori&lt;/keyword&gt;&lt;keyword&gt;Humans&lt;/keyword&gt;&lt;keyword&gt;Metaplasia/microbiology/pathology&lt;/keyword&gt;&lt;keyword&gt;Precancerous Conditions/microbiology/pathology&lt;/keyword&gt;&lt;keyword&gt;Stomach Neoplasms/etiology/*pathology&lt;/keyword&gt;&lt;keyword&gt;Vitamin B 12 Deficiency/complications&lt;/keyword&gt;&lt;/keywords&gt;&lt;dates&gt;&lt;year&gt;2003&lt;/year&gt;&lt;pub-dates&gt;&lt;date&gt;May-Jun&lt;/date&gt;&lt;/pub-dates&gt;&lt;/dates&gt;&lt;isbn&gt;0192-0790 (Print)&amp;#xD;0192-0790&lt;/isbn&gt;&lt;accession-num&gt;12702963&lt;/accession-num&gt;&lt;urls&gt;&lt;/urls&gt;&lt;electronic-resource-num&gt;10.1097/00004836-200305001-00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3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863220D" w14:textId="516745CD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KAPADIA CR, 2003, J CLIN GASTROENTEROL</w:t>
            </w:r>
          </w:p>
        </w:tc>
        <w:tc>
          <w:tcPr>
            <w:tcW w:w="0" w:type="auto"/>
            <w:noWrap/>
          </w:tcPr>
          <w:p w14:paraId="43F0051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7/00004836-200305001-00006</w:t>
            </w:r>
          </w:p>
        </w:tc>
        <w:tc>
          <w:tcPr>
            <w:tcW w:w="0" w:type="auto"/>
            <w:noWrap/>
          </w:tcPr>
          <w:p w14:paraId="006C569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9</w:t>
            </w:r>
          </w:p>
        </w:tc>
        <w:tc>
          <w:tcPr>
            <w:tcW w:w="0" w:type="auto"/>
            <w:noWrap/>
          </w:tcPr>
          <w:p w14:paraId="5889B7C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43</w:t>
            </w:r>
          </w:p>
        </w:tc>
        <w:tc>
          <w:tcPr>
            <w:tcW w:w="0" w:type="auto"/>
            <w:noWrap/>
          </w:tcPr>
          <w:p w14:paraId="43C93D5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19</w:t>
            </w:r>
          </w:p>
        </w:tc>
      </w:tr>
      <w:tr w:rsidR="00B70BFF" w14:paraId="42215A98" w14:textId="77777777" w:rsidTr="00E53F88">
        <w:trPr>
          <w:trHeight w:val="300"/>
        </w:trPr>
        <w:tc>
          <w:tcPr>
            <w:tcW w:w="454" w:type="dxa"/>
          </w:tcPr>
          <w:p w14:paraId="0A0789DB" w14:textId="33402AD2" w:rsidR="00E53F88" w:rsidRDefault="00B70BFF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Kapadia&lt;/Author&gt;&lt;Year&gt;2003&lt;/Year&gt;&lt;RecNum&gt;34&lt;/RecNum&gt;&lt;DisplayText&gt;&lt;style face="superscript"&gt;34&lt;/style&gt;&lt;/DisplayText&gt;&lt;record&gt;&lt;rec-number&gt;34&lt;/rec-number&gt;&lt;foreign-keys&gt;&lt;key app="EN" db-id="d5paxww9sppzwhedwv6xeae9t225rsvpvxtr" timestamp="1778813255"&gt;34&lt;/key&gt;&lt;/foreign-keys&gt;&lt;ref-type name="Journal Article"&gt;17&lt;/ref-type&gt;&lt;contributors&gt;&lt;authors&gt;&lt;author&gt;Kapadia, C. R.&lt;/author&gt;&lt;/authors&gt;&lt;/contributors&gt;&lt;auth-address&gt;Department of Internal Medicine, Yale University School of Medicine, LMP 1074, P.O. Box 208030, New Haven, CT 06520-8030, U.S.A. cyrus.kapadia@yale.edu&lt;/auth-address&gt;&lt;titles&gt;&lt;title&gt;Gastric atrophy, metaplasia, and dysplasia: a clinical perspective&lt;/title&gt;&lt;secondary-title&gt;J Clin Gastroenterol-a&lt;/secondary-title&gt;&lt;/titles&gt;&lt;periodical&gt;&lt;full-title&gt;J Clin Gastroenterol-a&lt;/full-title&gt;&lt;/periodical&gt;&lt;pages&gt;S29-36; discussion S61-2&lt;/pages&gt;&lt;volume&gt;36&lt;/volume&gt;&lt;number&gt;5 Suppl&lt;/number&gt;&lt;keywords&gt;&lt;keyword&gt;Biopsy&lt;/keyword&gt;&lt;keyword&gt;Endoscopy, Gastrointestinal&lt;/keyword&gt;&lt;keyword&gt;Gastritis, Atrophic/complications/*pathology&lt;/keyword&gt;&lt;keyword&gt;Helicobacter Infections/complications&lt;/keyword&gt;&lt;keyword&gt;Helicobacter pylori&lt;/keyword&gt;&lt;keyword&gt;Humans&lt;/keyword&gt;&lt;keyword&gt;Metaplasia/microbiology/pathology&lt;/keyword&gt;&lt;keyword&gt;Precancerous Conditions/microbiology/pathology&lt;/keyword&gt;&lt;keyword&gt;Stomach Neoplasms/etiology/*pathology&lt;/keyword&gt;&lt;keyword&gt;Vitamin B 12 Deficiency/complications&lt;/keyword&gt;&lt;/keywords&gt;&lt;dates&gt;&lt;year&gt;2003&lt;/year&gt;&lt;pub-dates&gt;&lt;date&gt;May - Jun&lt;/date&gt;&lt;/pub-dates&gt;&lt;/dates&gt;&lt;isbn&gt;0192-0790 (Print)&amp;#xD;0192-0790&lt;/isbn&gt;&lt;accession-num&gt;12702963&lt;/accession-num&gt;&lt;urls&gt;&lt;/urls&gt;&lt;electronic-resource-num&gt;10.1097/00004836-200305001-00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3EFCDBD" w14:textId="1659B1D2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KAPADIA CR, 2003, J CLIN GASTROENTEROL-a</w:t>
            </w:r>
          </w:p>
        </w:tc>
        <w:tc>
          <w:tcPr>
            <w:tcW w:w="0" w:type="auto"/>
            <w:noWrap/>
          </w:tcPr>
          <w:p w14:paraId="44870F7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7/00004836-200305001-00006</w:t>
            </w:r>
          </w:p>
        </w:tc>
        <w:tc>
          <w:tcPr>
            <w:tcW w:w="0" w:type="auto"/>
            <w:noWrap/>
          </w:tcPr>
          <w:p w14:paraId="508DA61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9</w:t>
            </w:r>
          </w:p>
        </w:tc>
        <w:tc>
          <w:tcPr>
            <w:tcW w:w="0" w:type="auto"/>
            <w:noWrap/>
          </w:tcPr>
          <w:p w14:paraId="2F4A193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43</w:t>
            </w:r>
          </w:p>
        </w:tc>
        <w:tc>
          <w:tcPr>
            <w:tcW w:w="0" w:type="auto"/>
            <w:noWrap/>
          </w:tcPr>
          <w:p w14:paraId="4EC459E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19</w:t>
            </w:r>
          </w:p>
        </w:tc>
      </w:tr>
      <w:tr w:rsidR="00B70BFF" w14:paraId="505C3CBE" w14:textId="77777777" w:rsidTr="00E53F88">
        <w:trPr>
          <w:trHeight w:val="300"/>
        </w:trPr>
        <w:tc>
          <w:tcPr>
            <w:tcW w:w="454" w:type="dxa"/>
          </w:tcPr>
          <w:p w14:paraId="623FDA21" w14:textId="7C98B740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lastRenderedPageBreak/>
              <w:fldChar w:fldCharType="begin">
                <w:fldData xml:space="preserve">PEVuZE5vdGU+PENpdGU+PEF1dGhvcj5EZSBWaXRhPC9BdXRob3I+PFllYXI+MjAwMDwvWWVhcj48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EZSBWaXRhPC9BdXRob3I+PFllYXI+MjAwMDwvWWVhcj48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5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30A12244" w14:textId="5E404264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DE VITA S, 2000, HEPATOLOGY</w:t>
            </w:r>
          </w:p>
        </w:tc>
        <w:tc>
          <w:tcPr>
            <w:tcW w:w="0" w:type="auto"/>
            <w:noWrap/>
          </w:tcPr>
          <w:p w14:paraId="558385B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02/hep.510310127</w:t>
            </w:r>
          </w:p>
        </w:tc>
        <w:tc>
          <w:tcPr>
            <w:tcW w:w="0" w:type="auto"/>
            <w:noWrap/>
          </w:tcPr>
          <w:p w14:paraId="68FC7A1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9</w:t>
            </w:r>
          </w:p>
        </w:tc>
        <w:tc>
          <w:tcPr>
            <w:tcW w:w="0" w:type="auto"/>
            <w:noWrap/>
          </w:tcPr>
          <w:p w14:paraId="4A4F395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04</w:t>
            </w:r>
          </w:p>
        </w:tc>
        <w:tc>
          <w:tcPr>
            <w:tcW w:w="0" w:type="auto"/>
            <w:noWrap/>
          </w:tcPr>
          <w:p w14:paraId="66A24C1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27</w:t>
            </w:r>
          </w:p>
        </w:tc>
      </w:tr>
      <w:tr w:rsidR="00B70BFF" w14:paraId="037F3566" w14:textId="77777777" w:rsidTr="00E53F88">
        <w:trPr>
          <w:trHeight w:val="300"/>
        </w:trPr>
        <w:tc>
          <w:tcPr>
            <w:tcW w:w="454" w:type="dxa"/>
          </w:tcPr>
          <w:p w14:paraId="0848C119" w14:textId="65FC9DB3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Ma&lt;/Author&gt;&lt;Year&gt;1994&lt;/Year&gt;&lt;RecNum&gt;36&lt;/RecNum&gt;&lt;DisplayText&gt;&lt;style face="superscript"&gt;36&lt;/style&gt;&lt;/DisplayText&gt;&lt;record&gt;&lt;rec-number&gt;36&lt;/rec-number&gt;&lt;foreign-keys&gt;&lt;key app="EN" db-id="d5paxww9sppzwhedwv6xeae9t225rsvpvxtr" timestamp="1778813405"&gt;36&lt;/key&gt;&lt;/foreign-keys&gt;&lt;ref-type name="Journal Article"&gt;17&lt;/ref-type&gt;&lt;contributors&gt;&lt;authors&gt;&lt;author&gt;Ma, J. Y.&lt;/author&gt;&lt;author&gt;Borch, K.&lt;/author&gt;&lt;author&gt;Sjöstrand, S. E.&lt;/author&gt;&lt;author&gt;Janzon, L.&lt;/author&gt;&lt;author&gt;Mårdh, S.&lt;/author&gt;&lt;/authors&gt;&lt;/contributors&gt;&lt;auth-address&gt;Dept. of Cell Biology, Faculty of Health Sciences, Linköping University, Sweden.&lt;/auth-address&gt;&lt;titles&gt;&lt;title&gt;Positive correlation between H,K-adenosine triphosphatase autoantibodies and Helicobacter pylori antibodies in patients with pernicious anemia&lt;/title&gt;&lt;secondary-title&gt;Scand J Gastroenterol&lt;/secondary-title&gt;&lt;/titles&gt;&lt;periodical&gt;&lt;full-title&gt;Scand J Gastroenterol&lt;/full-title&gt;&lt;/periodical&gt;&lt;pages&gt;961-5&lt;/pages&gt;&lt;volume&gt;29&lt;/volume&gt;&lt;number&gt;11&lt;/number&gt;&lt;keywords&gt;&lt;keyword&gt;Aged&lt;/keyword&gt;&lt;keyword&gt;Anemia, Pernicious/*immunology/microbiology&lt;/keyword&gt;&lt;keyword&gt;Animals&lt;/keyword&gt;&lt;keyword&gt;Antibodies, Bacterial/*immunology&lt;/keyword&gt;&lt;keyword&gt;Autoantibodies/*immunology&lt;/keyword&gt;&lt;keyword&gt;Cross Reactions&lt;/keyword&gt;&lt;keyword&gt;Enzyme-Linked Immunosorbent Assay&lt;/keyword&gt;&lt;keyword&gt;Epitope Mapping&lt;/keyword&gt;&lt;keyword&gt;Female&lt;/keyword&gt;&lt;keyword&gt;Gastritis, Atrophic/etiology/*immunology&lt;/keyword&gt;&lt;keyword&gt;H(+)-K(+)-Exchanging ATPase/*immunology&lt;/keyword&gt;&lt;keyword&gt;Helicobacter Infections/*immunology&lt;/keyword&gt;&lt;keyword&gt;Helicobacter pylori/*immunology&lt;/keyword&gt;&lt;keyword&gt;Humans&lt;/keyword&gt;&lt;keyword&gt;Male&lt;/keyword&gt;&lt;keyword&gt;Swine&lt;/keyword&gt;&lt;/keywords&gt;&lt;dates&gt;&lt;year&gt;1994&lt;/year&gt;&lt;pub-dates&gt;&lt;date&gt;Nov&lt;/date&gt;&lt;/pub-dates&gt;&lt;/dates&gt;&lt;isbn&gt;0036-5521 (Print)&amp;#xD;0036-5521&lt;/isbn&gt;&lt;accession-num&gt;7871374&lt;/accession-num&gt;&lt;urls&gt;&lt;/urls&gt;&lt;electronic-resource-num&gt;10.3109/0036552940909487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6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7661EB66" w14:textId="46A02218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MA JY, 1994, SCAND J GASTROENTERO</w:t>
            </w:r>
          </w:p>
        </w:tc>
        <w:tc>
          <w:tcPr>
            <w:tcW w:w="0" w:type="auto"/>
            <w:noWrap/>
          </w:tcPr>
          <w:p w14:paraId="2575ED7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3109/00365529409094870</w:t>
            </w:r>
          </w:p>
        </w:tc>
        <w:tc>
          <w:tcPr>
            <w:tcW w:w="0" w:type="auto"/>
            <w:noWrap/>
          </w:tcPr>
          <w:p w14:paraId="5C28FE6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6</w:t>
            </w:r>
          </w:p>
        </w:tc>
        <w:tc>
          <w:tcPr>
            <w:tcW w:w="0" w:type="auto"/>
            <w:noWrap/>
          </w:tcPr>
          <w:p w14:paraId="3D5181A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38</w:t>
            </w:r>
          </w:p>
        </w:tc>
        <w:tc>
          <w:tcPr>
            <w:tcW w:w="0" w:type="auto"/>
            <w:noWrap/>
          </w:tcPr>
          <w:p w14:paraId="283731F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24</w:t>
            </w:r>
          </w:p>
        </w:tc>
      </w:tr>
      <w:tr w:rsidR="00B70BFF" w14:paraId="3CD1BAB1" w14:textId="77777777" w:rsidTr="00E53F88">
        <w:trPr>
          <w:trHeight w:val="300"/>
        </w:trPr>
        <w:tc>
          <w:tcPr>
            <w:tcW w:w="454" w:type="dxa"/>
          </w:tcPr>
          <w:p w14:paraId="179E72E2" w14:textId="15CC8FE1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QYXBhbWljaGFlbDwvQXV0aG9yPjxZZWFyPjIwMTQ8L1ll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QYXBhbWljaGFlbDwvQXV0aG9yPjxZZWFyPjIwMTQ8L1ll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7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BB37D66" w14:textId="6A248F68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PAPAMICHAEL K, 2014, WORLD J GASTROENTERO</w:t>
            </w:r>
          </w:p>
        </w:tc>
        <w:tc>
          <w:tcPr>
            <w:tcW w:w="0" w:type="auto"/>
            <w:noWrap/>
          </w:tcPr>
          <w:p w14:paraId="126070D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3748/wjg.v20.i21.6374</w:t>
            </w:r>
          </w:p>
        </w:tc>
        <w:tc>
          <w:tcPr>
            <w:tcW w:w="0" w:type="auto"/>
            <w:noWrap/>
          </w:tcPr>
          <w:p w14:paraId="35F8211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5</w:t>
            </w:r>
          </w:p>
        </w:tc>
        <w:tc>
          <w:tcPr>
            <w:tcW w:w="0" w:type="auto"/>
            <w:noWrap/>
          </w:tcPr>
          <w:p w14:paraId="3934E34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25</w:t>
            </w:r>
          </w:p>
        </w:tc>
        <w:tc>
          <w:tcPr>
            <w:tcW w:w="0" w:type="auto"/>
            <w:noWrap/>
          </w:tcPr>
          <w:p w14:paraId="5912C6A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57</w:t>
            </w:r>
          </w:p>
        </w:tc>
      </w:tr>
      <w:tr w:rsidR="00B70BFF" w14:paraId="0CC1403F" w14:textId="77777777" w:rsidTr="00E53F88">
        <w:trPr>
          <w:trHeight w:val="300"/>
        </w:trPr>
        <w:tc>
          <w:tcPr>
            <w:tcW w:w="454" w:type="dxa"/>
          </w:tcPr>
          <w:p w14:paraId="795020FC" w14:textId="344DC6C8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Meining&lt;/Author&gt;&lt;Year&gt;2001&lt;/Year&gt;&lt;RecNum&gt;38&lt;/RecNum&gt;&lt;DisplayText&gt;&lt;style face="superscript"&gt;38&lt;/style&gt;&lt;/DisplayText&gt;&lt;record&gt;&lt;rec-number&gt;38&lt;/rec-number&gt;&lt;foreign-keys&gt;&lt;key app="EN" db-id="d5paxww9sppzwhedwv6xeae9t225rsvpvxtr" timestamp="1778813409"&gt;38&lt;/key&gt;&lt;/foreign-keys&gt;&lt;ref-type name="Journal Article"&gt;17&lt;/ref-type&gt;&lt;contributors&gt;&lt;authors&gt;&lt;author&gt;Meining, A.&lt;/author&gt;&lt;author&gt;Morgner, A.&lt;/author&gt;&lt;author&gt;Miehlke, S.&lt;/author&gt;&lt;author&gt;Bayerdörffer, E.&lt;/author&gt;&lt;author&gt;Stolte, M.&lt;/author&gt;&lt;/authors&gt;&lt;/contributors&gt;&lt;auth-address&gt;Medizinische Klinik II, Klinikum rechts der Isar, Ismaninger Strasse 22, 81675 München, Germany.&lt;/auth-address&gt;&lt;titles&gt;&lt;title&gt;Atrophy-metaplasia-dysplasia-carcinoma sequence in the stomach: a reality or merely an hypothesis?&lt;/title&gt;&lt;secondary-title&gt;Best Pract Res Clin Gastroenterol&lt;/secondary-title&gt;&lt;/titles&gt;&lt;periodical&gt;&lt;full-title&gt;Best Pract Res Clin Gastroenterol&lt;/full-title&gt;&lt;/periodical&gt;&lt;pages&gt;983-98&lt;/pages&gt;&lt;volume&gt;15&lt;/volume&gt;&lt;number&gt;6&lt;/number&gt;&lt;keywords&gt;&lt;keyword&gt;Gastric Mucosa/*pathology&lt;/keyword&gt;&lt;keyword&gt;Gastritis, Atrophic/*complications&lt;/keyword&gt;&lt;keyword&gt;Genes, APC&lt;/keyword&gt;&lt;keyword&gt;Helicobacter Infections/complications&lt;/keyword&gt;&lt;keyword&gt;Helicobacter pylori&lt;/keyword&gt;&lt;keyword&gt;Humans&lt;/keyword&gt;&lt;keyword&gt;Interleukin-1/genetics&lt;/keyword&gt;&lt;keyword&gt;Metaplasia/*complications/microbiology&lt;/keyword&gt;&lt;keyword&gt;Mucins/biosynthesis&lt;/keyword&gt;&lt;keyword&gt;Precancerous Conditions/*etiology&lt;/keyword&gt;&lt;keyword&gt;Risk Factors&lt;/keyword&gt;&lt;keyword&gt;Stomach Neoplasms/*etiology/genetics/metabolism&lt;/keyword&gt;&lt;/keywords&gt;&lt;dates&gt;&lt;year&gt;2001&lt;/year&gt;&lt;pub-dates&gt;&lt;date&gt;Dec&lt;/date&gt;&lt;/pub-dates&gt;&lt;/dates&gt;&lt;isbn&gt;1521-6918 (Print)&amp;#xD;1521-6918&lt;/isbn&gt;&lt;accession-num&gt;11866488&lt;/accession-num&gt;&lt;urls&gt;&lt;/urls&gt;&lt;electronic-resource-num&gt;10.1053/bega.2001.025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8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431FA6E" w14:textId="34AA035F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MEINING A, 2001, BEST PRACT RES CL GA</w:t>
            </w:r>
          </w:p>
        </w:tc>
        <w:tc>
          <w:tcPr>
            <w:tcW w:w="0" w:type="auto"/>
            <w:noWrap/>
          </w:tcPr>
          <w:p w14:paraId="54B692B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53/bega.2001.0253</w:t>
            </w:r>
          </w:p>
        </w:tc>
        <w:tc>
          <w:tcPr>
            <w:tcW w:w="0" w:type="auto"/>
            <w:noWrap/>
          </w:tcPr>
          <w:p w14:paraId="777A953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4</w:t>
            </w:r>
          </w:p>
        </w:tc>
        <w:tc>
          <w:tcPr>
            <w:tcW w:w="0" w:type="auto"/>
            <w:noWrap/>
          </w:tcPr>
          <w:p w14:paraId="4358161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96</w:t>
            </w:r>
          </w:p>
        </w:tc>
        <w:tc>
          <w:tcPr>
            <w:tcW w:w="0" w:type="auto"/>
            <w:noWrap/>
          </w:tcPr>
          <w:p w14:paraId="6188D32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26</w:t>
            </w:r>
          </w:p>
        </w:tc>
      </w:tr>
      <w:tr w:rsidR="00B70BFF" w14:paraId="41C700A3" w14:textId="77777777" w:rsidTr="00E53F88">
        <w:trPr>
          <w:trHeight w:val="300"/>
        </w:trPr>
        <w:tc>
          <w:tcPr>
            <w:tcW w:w="454" w:type="dxa"/>
          </w:tcPr>
          <w:p w14:paraId="4C075AA7" w14:textId="08FF11FF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Go&lt;/Author&gt;&lt;Year&gt;1997&lt;/Year&gt;&lt;RecNum&gt;39&lt;/RecNum&gt;&lt;DisplayText&gt;&lt;style face="superscript"&gt;39&lt;/style&gt;&lt;/DisplayText&gt;&lt;record&gt;&lt;rec-number&gt;39&lt;/rec-number&gt;&lt;foreign-keys&gt;&lt;key app="EN" db-id="d5paxww9sppzwhedwv6xeae9t225rsvpvxtr" timestamp="1778813410"&gt;39&lt;/key&gt;&lt;/foreign-keys&gt;&lt;ref-type name="Journal Article"&gt;17&lt;/ref-type&gt;&lt;contributors&gt;&lt;authors&gt;&lt;author&gt;Go, M. F.&lt;/author&gt;&lt;/authors&gt;&lt;/contributors&gt;&lt;auth-address&gt;Veterans Affairs Medical Center, Houston, Texas, USA.&lt;/auth-address&gt;&lt;titles&gt;&lt;title&gt;What are the host factors that place an individual at risk for Helicobacter pylori-associated disease?&lt;/title&gt;&lt;secondary-title&gt;Gastroenterology&lt;/secondary-title&gt;&lt;/titles&gt;&lt;periodical&gt;&lt;full-title&gt;Gastroenterology&lt;/full-title&gt;&lt;/periodical&gt;&lt;pages&gt;S15-20&lt;/pages&gt;&lt;volume&gt;113&lt;/volume&gt;&lt;number&gt;6 Suppl&lt;/number&gt;&lt;keywords&gt;&lt;keyword&gt;Animals&lt;/keyword&gt;&lt;keyword&gt;Disease Models, Animal&lt;/keyword&gt;&lt;keyword&gt;Gastric Acid/metabolism&lt;/keyword&gt;&lt;keyword&gt;Genotype&lt;/keyword&gt;&lt;keyword&gt;HLA Antigens/genetics&lt;/keyword&gt;&lt;keyword&gt;Helicobacter Infections/*etiology/genetics/immunology&lt;/keyword&gt;&lt;keyword&gt;*Helicobacter pylori&lt;/keyword&gt;&lt;keyword&gt;Humans&lt;/keyword&gt;&lt;keyword&gt;Isoantigens/analysis&lt;/keyword&gt;&lt;keyword&gt;Risk Factors&lt;/keyword&gt;&lt;/keywords&gt;&lt;dates&gt;&lt;year&gt;1997&lt;/year&gt;&lt;pub-dates&gt;&lt;date&gt;Dec&lt;/date&gt;&lt;/pub-dates&gt;&lt;/dates&gt;&lt;isbn&gt;0016-5085 (Print)&amp;#xD;0016-5085&lt;/isbn&gt;&lt;accession-num&gt;9394754&lt;/accession-num&gt;&lt;urls&gt;&lt;/urls&gt;&lt;electronic-resource-num&gt;10.1016/s0016-5085(97)80005-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39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45F828A6" w14:textId="120E5CB6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GO MF, 1997, GASTROENTEROLOGY</w:t>
            </w:r>
          </w:p>
        </w:tc>
        <w:tc>
          <w:tcPr>
            <w:tcW w:w="0" w:type="auto"/>
            <w:noWrap/>
          </w:tcPr>
          <w:p w14:paraId="2E5E4BF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16/S0016-5085(97)80005-4</w:t>
            </w:r>
          </w:p>
        </w:tc>
        <w:tc>
          <w:tcPr>
            <w:tcW w:w="0" w:type="auto"/>
            <w:noWrap/>
          </w:tcPr>
          <w:p w14:paraId="126C40D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3</w:t>
            </w:r>
          </w:p>
        </w:tc>
        <w:tc>
          <w:tcPr>
            <w:tcW w:w="0" w:type="auto"/>
            <w:noWrap/>
          </w:tcPr>
          <w:p w14:paraId="6DC7FBE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52</w:t>
            </w:r>
          </w:p>
        </w:tc>
        <w:tc>
          <w:tcPr>
            <w:tcW w:w="0" w:type="auto"/>
            <w:noWrap/>
          </w:tcPr>
          <w:p w14:paraId="6F5A91D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23</w:t>
            </w:r>
          </w:p>
        </w:tc>
      </w:tr>
      <w:tr w:rsidR="00B70BFF" w14:paraId="55BEF719" w14:textId="77777777" w:rsidTr="00E53F88">
        <w:trPr>
          <w:trHeight w:val="300"/>
        </w:trPr>
        <w:tc>
          <w:tcPr>
            <w:tcW w:w="454" w:type="dxa"/>
          </w:tcPr>
          <w:p w14:paraId="5DE4252E" w14:textId="1A8DA02A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Zucca&lt;/Author&gt;&lt;Year&gt;2014&lt;/Year&gt;&lt;RecNum&gt;40&lt;/RecNum&gt;&lt;DisplayText&gt;&lt;style face="superscript"&gt;40&lt;/style&gt;&lt;/DisplayText&gt;&lt;record&gt;&lt;rec-number&gt;40&lt;/rec-number&gt;&lt;foreign-keys&gt;&lt;key app="EN" db-id="d5paxww9sppzwhedwv6xeae9t225rsvpvxtr" timestamp="1778813411"&gt;40&lt;/key&gt;&lt;/foreign-keys&gt;&lt;ref-type name="Journal Article"&gt;17&lt;/ref-type&gt;&lt;contributors&gt;&lt;authors&gt;&lt;author&gt;Zucca, E.&lt;/author&gt;&lt;author&gt;Bertoni, F.&lt;/author&gt;&lt;author&gt;Vannata, B.&lt;/author&gt;&lt;author&gt;Cavalli, F.&lt;/author&gt;&lt;/authors&gt;&lt;/contributors&gt;&lt;auth-address&gt;Lymphoma Unit, Division of Research, Oncology Institute of Southern Switzerland, Bellinzona, Switzerland. ielsg@ticino.com.&amp;#xD;Lymphoma Unit, Division of Research, Oncology Institute of Southern Switzerland, Bellinzona, Switzerland. Lymphoma and Genomics Research Program, IOR Institute of Oncology Research, Bellinzona, Switzerland.&amp;#xD;Lymphoma Unit, Division of Research, Oncology Institute of Southern Switzerland, Bellinzona, Switzerland.&lt;/auth-address&gt;&lt;titles&gt;&lt;title&gt;Emerging role of infectious etiologies in the pathogenesis of marginal zone B-cell lymphomas&lt;/title&gt;&lt;secondary-title&gt;Clin Cancer Res&lt;/secondary-title&gt;&lt;/titles&gt;&lt;periodical&gt;&lt;full-title&gt;Clin Cancer Res&lt;/full-title&gt;&lt;/periodical&gt;&lt;pages&gt;5207-16&lt;/pages&gt;&lt;volume&gt;20&lt;/volume&gt;&lt;number&gt;20&lt;/number&gt;&lt;keywords&gt;&lt;keyword&gt;*Cell Transformation, Neoplastic&lt;/keyword&gt;&lt;keyword&gt;Chronic Disease&lt;/keyword&gt;&lt;keyword&gt;Genetic Predisposition to Disease&lt;/keyword&gt;&lt;keyword&gt;Humans&lt;/keyword&gt;&lt;keyword&gt;Inflammation/complications/microbiology/virology&lt;/keyword&gt;&lt;keyword&gt;Lymphoma, B-Cell, Marginal Zone/*etiology/microbiology/virology&lt;/keyword&gt;&lt;/keywords&gt;&lt;dates&gt;&lt;year&gt;2014&lt;/year&gt;&lt;pub-dates&gt;&lt;date&gt;Oct 15&lt;/date&gt;&lt;/pub-dates&gt;&lt;/dates&gt;&lt;isbn&gt;1078-0432&lt;/isbn&gt;&lt;accession-num&gt;25320370&lt;/accession-num&gt;&lt;urls&gt;&lt;/urls&gt;&lt;electronic-resource-num&gt;10.1158/1078-0432.Ccr-14-049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0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62F38756" w14:textId="512D9CC5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ZUCCA E, 2014, CLIN CANCER RES</w:t>
            </w:r>
          </w:p>
        </w:tc>
        <w:tc>
          <w:tcPr>
            <w:tcW w:w="0" w:type="auto"/>
            <w:noWrap/>
          </w:tcPr>
          <w:p w14:paraId="0D1CEE8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58/1078-0432.CCR-14-0496</w:t>
            </w:r>
          </w:p>
        </w:tc>
        <w:tc>
          <w:tcPr>
            <w:tcW w:w="0" w:type="auto"/>
            <w:noWrap/>
          </w:tcPr>
          <w:p w14:paraId="3A5F00C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3</w:t>
            </w:r>
          </w:p>
        </w:tc>
        <w:tc>
          <w:tcPr>
            <w:tcW w:w="0" w:type="auto"/>
            <w:noWrap/>
          </w:tcPr>
          <w:p w14:paraId="4B6FE57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08</w:t>
            </w:r>
          </w:p>
        </w:tc>
        <w:tc>
          <w:tcPr>
            <w:tcW w:w="0" w:type="auto"/>
            <w:noWrap/>
          </w:tcPr>
          <w:p w14:paraId="556E034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5</w:t>
            </w:r>
          </w:p>
        </w:tc>
      </w:tr>
      <w:tr w:rsidR="00B70BFF" w14:paraId="3191B2BD" w14:textId="77777777" w:rsidTr="00E53F88">
        <w:trPr>
          <w:trHeight w:val="300"/>
        </w:trPr>
        <w:tc>
          <w:tcPr>
            <w:tcW w:w="454" w:type="dxa"/>
          </w:tcPr>
          <w:p w14:paraId="238393EC" w14:textId="0FAD8F14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idebotham&lt;/Author&gt;&lt;Year&gt;1991&lt;/Year&gt;&lt;RecNum&gt;41&lt;/RecNum&gt;&lt;DisplayText&gt;&lt;style face="superscript"&gt;41&lt;/style&gt;&lt;/DisplayText&gt;&lt;record&gt;&lt;rec-number&gt;41&lt;/rec-number&gt;&lt;foreign-keys&gt;&lt;key app="EN" db-id="d5paxww9sppzwhedwv6xeae9t225rsvpvxtr" timestamp="1778813434"&gt;41&lt;/key&gt;&lt;/foreign-keys&gt;&lt;ref-type name="Journal Article"&gt;17&lt;/ref-type&gt;&lt;contributors&gt;&lt;authors&gt;&lt;author&gt;Sidebotham, R. L.&lt;/author&gt;&lt;author&gt;Batten, J. J.&lt;/author&gt;&lt;author&gt;Karim, Q. N.&lt;/author&gt;&lt;author&gt;Spencer, J.&lt;/author&gt;&lt;author&gt;Baron, J. H.&lt;/author&gt;&lt;/authors&gt;&lt;/contributors&gt;&lt;auth-address&gt;Department of Surgery, Royal Postgraduate Medical School, Hammersmith Hospital, London.&lt;/auth-address&gt;&lt;titles&gt;&lt;title&gt;Breakdown of gastric mucus in presence of Helicobacter pylori&lt;/title&gt;&lt;secondary-title&gt;J Clin Pathol&lt;/secondary-title&gt;&lt;/titles&gt;&lt;periodical&gt;&lt;full-title&gt;J Clin Pathol&lt;/full-title&gt;&lt;/periodical&gt;&lt;pages&gt;52-7&lt;/pages&gt;&lt;volume&gt;44&lt;/volume&gt;&lt;number&gt;1&lt;/number&gt;&lt;keywords&gt;&lt;keyword&gt;Chromatography, Gel&lt;/keyword&gt;&lt;keyword&gt;Gastric Juice/*metabolism&lt;/keyword&gt;&lt;keyword&gt;Gastric Mucosa/microbiology&lt;/keyword&gt;&lt;keyword&gt;Gastritis/metabolism&lt;/keyword&gt;&lt;keyword&gt;Glycoproteins/metabolism&lt;/keyword&gt;&lt;keyword&gt;Helicobacter pylori/*metabolism&lt;/keyword&gt;&lt;keyword&gt;Humans&lt;/keyword&gt;&lt;keyword&gt;Hydrogen-Ion Concentration&lt;/keyword&gt;&lt;keyword&gt;Mucus/*metabolism&lt;/keyword&gt;&lt;keyword&gt;Stomach Ulcer/metabolism&lt;/keyword&gt;&lt;keyword&gt;Urease/metabolism&lt;/keyword&gt;&lt;/keywords&gt;&lt;dates&gt;&lt;year&gt;1991&lt;/year&gt;&lt;pub-dates&gt;&lt;date&gt;Jan&lt;/date&gt;&lt;/pub-dates&gt;&lt;/dates&gt;&lt;isbn&gt;0021-9746 (Print)&amp;#xD;0021-9746&lt;/isbn&gt;&lt;accession-num&gt;1997534&lt;/accession-num&gt;&lt;urls&gt;&lt;/urls&gt;&lt;custom2&gt;PMC497015&lt;/custom2&gt;&lt;electronic-resource-num&gt;10.1136/jcp.44.1.5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1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DAA70FB" w14:textId="147339F8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SIDEBOTHAM RL, 1991, J CLIN PATHOL</w:t>
            </w:r>
          </w:p>
        </w:tc>
        <w:tc>
          <w:tcPr>
            <w:tcW w:w="0" w:type="auto"/>
            <w:noWrap/>
          </w:tcPr>
          <w:p w14:paraId="531F3E8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36/jcp.44.1.52</w:t>
            </w:r>
          </w:p>
        </w:tc>
        <w:tc>
          <w:tcPr>
            <w:tcW w:w="0" w:type="auto"/>
            <w:noWrap/>
          </w:tcPr>
          <w:p w14:paraId="41782C9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noWrap/>
          </w:tcPr>
          <w:p w14:paraId="4DC2462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03</w:t>
            </w:r>
          </w:p>
        </w:tc>
        <w:tc>
          <w:tcPr>
            <w:tcW w:w="0" w:type="auto"/>
            <w:noWrap/>
          </w:tcPr>
          <w:p w14:paraId="4B56F684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7</w:t>
            </w:r>
          </w:p>
        </w:tc>
      </w:tr>
      <w:tr w:rsidR="00B70BFF" w14:paraId="3DC00B20" w14:textId="77777777" w:rsidTr="00E53F88">
        <w:trPr>
          <w:trHeight w:val="300"/>
        </w:trPr>
        <w:tc>
          <w:tcPr>
            <w:tcW w:w="454" w:type="dxa"/>
          </w:tcPr>
          <w:p w14:paraId="5139DD8A" w14:textId="676ED834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Dixon&lt;/Author&gt;&lt;Year&gt;2001&lt;/Year&gt;&lt;RecNum&gt;42&lt;/RecNum&gt;&lt;DisplayText&gt;&lt;style face="superscript"&gt;42&lt;/style&gt;&lt;/DisplayText&gt;&lt;record&gt;&lt;rec-number&gt;42&lt;/rec-number&gt;&lt;foreign-keys&gt;&lt;key app="EN" db-id="d5paxww9sppzwhedwv6xeae9t225rsvpvxtr" timestamp="1778813435"&gt;42&lt;/key&gt;&lt;/foreign-keys&gt;&lt;ref-type name="Journal Article"&gt;17&lt;/ref-type&gt;&lt;contributors&gt;&lt;authors&gt;&lt;author&gt;Dixon, M. F.&lt;/author&gt;&lt;/authors&gt;&lt;/contributors&gt;&lt;auth-address&gt;Academic Unit of Pathology, University of Leeds, Leeds LS2 9JT, UK. miked@pathology.leeds.ac.uk&lt;/auth-address&gt;&lt;titles&gt;&lt;title&gt;Prospects for intervention in gastric carcinogenesis: reversibility of gastric atrophy and intestinal metaplasia&lt;/title&gt;&lt;secondary-title&gt;Gut&lt;/secondary-title&gt;&lt;/titles&gt;&lt;periodical&gt;&lt;full-title&gt;Gut&lt;/full-title&gt;&lt;/periodical&gt;&lt;pages&gt;2-4&lt;/pages&gt;&lt;volume&gt;49&lt;/volume&gt;&lt;number&gt;1&lt;/number&gt;&lt;keywords&gt;&lt;keyword&gt;Achlorhydria/etiology&lt;/keyword&gt;&lt;keyword&gt;Ascorbic Acid/therapeutic use&lt;/keyword&gt;&lt;keyword&gt;Gastritis, Atrophic/microbiology/pathology&lt;/keyword&gt;&lt;keyword&gt;Helicobacter Infections/complications/*therapy&lt;/keyword&gt;&lt;keyword&gt;*Helicobacter pylori&lt;/keyword&gt;&lt;keyword&gt;Humans&lt;/keyword&gt;&lt;keyword&gt;Metaplasia/genetics/pathology&lt;/keyword&gt;&lt;keyword&gt;Phenotype&lt;/keyword&gt;&lt;keyword&gt;Precancerous Conditions/microbiology/pathology/*therapy&lt;/keyword&gt;&lt;keyword&gt;Remission Induction&lt;/keyword&gt;&lt;keyword&gt;Stomach Neoplasms/microbiology/pathology/*therapy&lt;/keyword&gt;&lt;keyword&gt;Treatment Outcome&lt;/keyword&gt;&lt;keyword&gt;beta Carotene/therapeutic use&lt;/keyword&gt;&lt;/keywords&gt;&lt;dates&gt;&lt;year&gt;2001&lt;/year&gt;&lt;pub-dates&gt;&lt;date&gt;Jul&lt;/date&gt;&lt;/pub-dates&gt;&lt;/dates&gt;&lt;isbn&gt;0017-5749 (Print)&amp;#xD;0017-5749&lt;/isbn&gt;&lt;accession-num&gt;11413099&lt;/accession-num&gt;&lt;urls&gt;&lt;/urls&gt;&lt;custom2&gt;PMC1728347&lt;/custom2&gt;&lt;electronic-resource-num&gt;10.1136/gut.49.1.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2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14DFEEEE" w14:textId="09CE7A63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DIXON MF, 2001, GUT</w:t>
            </w:r>
          </w:p>
        </w:tc>
        <w:tc>
          <w:tcPr>
            <w:tcW w:w="0" w:type="auto"/>
            <w:noWrap/>
          </w:tcPr>
          <w:p w14:paraId="062D5CC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36/gut.49.1.2</w:t>
            </w:r>
          </w:p>
        </w:tc>
        <w:tc>
          <w:tcPr>
            <w:tcW w:w="0" w:type="auto"/>
            <w:noWrap/>
          </w:tcPr>
          <w:p w14:paraId="47407DD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noWrap/>
          </w:tcPr>
          <w:p w14:paraId="6F718253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84</w:t>
            </w:r>
          </w:p>
        </w:tc>
        <w:tc>
          <w:tcPr>
            <w:tcW w:w="0" w:type="auto"/>
            <w:noWrap/>
          </w:tcPr>
          <w:p w14:paraId="638B8A7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21</w:t>
            </w:r>
          </w:p>
        </w:tc>
      </w:tr>
      <w:tr w:rsidR="00B70BFF" w14:paraId="1B5252FD" w14:textId="77777777" w:rsidTr="00E53F88">
        <w:trPr>
          <w:trHeight w:val="300"/>
        </w:trPr>
        <w:tc>
          <w:tcPr>
            <w:tcW w:w="454" w:type="dxa"/>
          </w:tcPr>
          <w:p w14:paraId="5146DA89" w14:textId="36015DC9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FbmdsZXI8L0F1dGhvcj48WWVhcj4yMDE1PC9ZZWFyPjxS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FbmdsZXI8L0F1dGhvcj48WWVhcj4yMDE1PC9ZZWFyPjxS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3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33FED487" w14:textId="33F4CC1A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ENGLER DB, 2015, INFLAMM BOWEL DIS</w:t>
            </w:r>
          </w:p>
        </w:tc>
        <w:tc>
          <w:tcPr>
            <w:tcW w:w="0" w:type="auto"/>
            <w:noWrap/>
          </w:tcPr>
          <w:p w14:paraId="2E44D1E6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97/MIB.0000000000000318</w:t>
            </w:r>
          </w:p>
        </w:tc>
        <w:tc>
          <w:tcPr>
            <w:tcW w:w="0" w:type="auto"/>
            <w:noWrap/>
          </w:tcPr>
          <w:p w14:paraId="3C6C973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0</w:t>
            </w:r>
          </w:p>
        </w:tc>
        <w:tc>
          <w:tcPr>
            <w:tcW w:w="0" w:type="auto"/>
            <w:noWrap/>
          </w:tcPr>
          <w:p w14:paraId="3F59164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.36</w:t>
            </w:r>
          </w:p>
        </w:tc>
        <w:tc>
          <w:tcPr>
            <w:tcW w:w="0" w:type="auto"/>
            <w:noWrap/>
          </w:tcPr>
          <w:p w14:paraId="537AAE7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</w:t>
            </w:r>
          </w:p>
        </w:tc>
      </w:tr>
      <w:tr w:rsidR="00B70BFF" w14:paraId="1E02C008" w14:textId="77777777" w:rsidTr="00E53F88">
        <w:trPr>
          <w:trHeight w:val="300"/>
        </w:trPr>
        <w:tc>
          <w:tcPr>
            <w:tcW w:w="454" w:type="dxa"/>
          </w:tcPr>
          <w:p w14:paraId="30127B49" w14:textId="2737FC61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GaWd1cmE8L0F1dGhvcj48WWVhcj4xOTk5PC9ZZWFyPjxS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GaWd1cmE8L0F1dGhvcj48WWVhcj4xOTk5PC9ZZWFyPjxS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4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BABFC76" w14:textId="263A927D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FIGURA N, 1999, J PHYSIOL PHARMACOL</w:t>
            </w:r>
          </w:p>
        </w:tc>
        <w:tc>
          <w:tcPr>
            <w:tcW w:w="0" w:type="auto"/>
            <w:noWrap/>
          </w:tcPr>
          <w:p w14:paraId="1D92E16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noWrap/>
          </w:tcPr>
          <w:p w14:paraId="652A2D5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9</w:t>
            </w:r>
          </w:p>
        </w:tc>
        <w:tc>
          <w:tcPr>
            <w:tcW w:w="0" w:type="auto"/>
            <w:noWrap/>
          </w:tcPr>
          <w:p w14:paraId="2A9A97E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56</w:t>
            </w:r>
          </w:p>
        </w:tc>
        <w:tc>
          <w:tcPr>
            <w:tcW w:w="0" w:type="auto"/>
            <w:noWrap/>
          </w:tcPr>
          <w:p w14:paraId="7FB06C1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31</w:t>
            </w:r>
          </w:p>
        </w:tc>
      </w:tr>
      <w:tr w:rsidR="00B70BFF" w14:paraId="5864B15C" w14:textId="77777777" w:rsidTr="00E53F88">
        <w:trPr>
          <w:trHeight w:val="300"/>
        </w:trPr>
        <w:tc>
          <w:tcPr>
            <w:tcW w:w="454" w:type="dxa"/>
          </w:tcPr>
          <w:p w14:paraId="20BF4A9C" w14:textId="25DB84CA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DaGVjY2hpPC9BdXRob3I+PFllYXI+MjAwODwvWWVhcj48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DaGVjY2hpPC9BdXRob3I+PFllYXI+MjAwODwvWWVhcj48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5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5D2900C3" w14:textId="501069FF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HECCHI S, 2008, J CLIN ENDOCR METAB</w:t>
            </w:r>
          </w:p>
        </w:tc>
        <w:tc>
          <w:tcPr>
            <w:tcW w:w="0" w:type="auto"/>
            <w:noWrap/>
          </w:tcPr>
          <w:p w14:paraId="65EC06D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210/jc.2007-1544</w:t>
            </w:r>
          </w:p>
        </w:tc>
        <w:tc>
          <w:tcPr>
            <w:tcW w:w="0" w:type="auto"/>
            <w:noWrap/>
          </w:tcPr>
          <w:p w14:paraId="353F89D2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9</w:t>
            </w:r>
          </w:p>
        </w:tc>
        <w:tc>
          <w:tcPr>
            <w:tcW w:w="0" w:type="auto"/>
            <w:noWrap/>
          </w:tcPr>
          <w:p w14:paraId="28B25EC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83</w:t>
            </w:r>
          </w:p>
        </w:tc>
        <w:tc>
          <w:tcPr>
            <w:tcW w:w="0" w:type="auto"/>
            <w:noWrap/>
          </w:tcPr>
          <w:p w14:paraId="682386A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98</w:t>
            </w:r>
          </w:p>
        </w:tc>
      </w:tr>
      <w:tr w:rsidR="00B70BFF" w14:paraId="47CC0507" w14:textId="77777777" w:rsidTr="00E53F88">
        <w:trPr>
          <w:trHeight w:val="300"/>
        </w:trPr>
        <w:tc>
          <w:tcPr>
            <w:tcW w:w="454" w:type="dxa"/>
          </w:tcPr>
          <w:p w14:paraId="780740D4" w14:textId="21FAF37E" w:rsidR="00E53F88" w:rsidRDefault="00386ED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SdWdnZTwvQXV0aG9yPjxZZWFyPjIwMTI8L1llYXI+PFJl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SdWdnZTwvQXV0aG9yPjxZZWFyPjIwMTI8L1llYXI+PFJl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6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79803DBF" w14:textId="659DF685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RUGGE M, 2012, ALIMENT PHARM THER</w:t>
            </w:r>
          </w:p>
        </w:tc>
        <w:tc>
          <w:tcPr>
            <w:tcW w:w="0" w:type="auto"/>
            <w:noWrap/>
          </w:tcPr>
          <w:p w14:paraId="5DF6B79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11/j.1365-2036.2012.05101.x</w:t>
            </w:r>
          </w:p>
        </w:tc>
        <w:tc>
          <w:tcPr>
            <w:tcW w:w="0" w:type="auto"/>
            <w:noWrap/>
          </w:tcPr>
          <w:p w14:paraId="1F4B0E4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8</w:t>
            </w:r>
          </w:p>
        </w:tc>
        <w:tc>
          <w:tcPr>
            <w:tcW w:w="0" w:type="auto"/>
            <w:noWrap/>
          </w:tcPr>
          <w:p w14:paraId="1ACD83C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86</w:t>
            </w:r>
          </w:p>
        </w:tc>
        <w:tc>
          <w:tcPr>
            <w:tcW w:w="0" w:type="auto"/>
            <w:noWrap/>
          </w:tcPr>
          <w:p w14:paraId="480DB361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64</w:t>
            </w:r>
          </w:p>
        </w:tc>
      </w:tr>
      <w:tr w:rsidR="00B70BFF" w14:paraId="50F3514A" w14:textId="77777777" w:rsidTr="00E53F88">
        <w:trPr>
          <w:trHeight w:val="300"/>
        </w:trPr>
        <w:tc>
          <w:tcPr>
            <w:tcW w:w="454" w:type="dxa"/>
          </w:tcPr>
          <w:p w14:paraId="74604B81" w14:textId="65D85806" w:rsidR="00E53F88" w:rsidRDefault="002D302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Stolte&lt;/Author&gt;&lt;Year&gt;1992&lt;/Year&gt;&lt;RecNum&gt;47&lt;/RecNum&gt;&lt;DisplayText&gt;&lt;style face="superscript"&gt;47&lt;/style&gt;&lt;/DisplayText&gt;&lt;record&gt;&lt;rec-number&gt;47&lt;/rec-number&gt;&lt;foreign-keys&gt;&lt;key app="EN" db-id="d5paxww9sppzwhedwv6xeae9t225rsvpvxtr" timestamp="1778813620"&gt;47&lt;/key&gt;&lt;/foreign-keys&gt;&lt;ref-type name="Journal Article"&gt;17&lt;/ref-type&gt;&lt;contributors&gt;&lt;authors&gt;&lt;author&gt;Stolte, M.&lt;/author&gt;&lt;author&gt;Eidt, S.&lt;/author&gt;&lt;/authors&gt;&lt;/contributors&gt;&lt;auth-address&gt;Department of Pathology, University of Cologne.&lt;/auth-address&gt;&lt;titles&gt;&lt;title&gt;Chronic erosions of the antral mucosa: a sequela of Helicobacter pylori-induced gastritis&lt;/title&gt;&lt;secondary-title&gt;Z Gastroenterol&lt;/secondary-title&gt;&lt;/titles&gt;&lt;periodical&gt;&lt;full-title&gt;Z Gastroenterol&lt;/full-title&gt;&lt;/periodical&gt;&lt;pages&gt;846-50&lt;/pages&gt;&lt;volume&gt;30&lt;/volume&gt;&lt;number&gt;12&lt;/number&gt;&lt;keywords&gt;&lt;keyword&gt;Adult&lt;/keyword&gt;&lt;keyword&gt;Aged&lt;/keyword&gt;&lt;keyword&gt;Biopsy&lt;/keyword&gt;&lt;keyword&gt;Female&lt;/keyword&gt;&lt;keyword&gt;Gastric Mucosa/*pathology&lt;/keyword&gt;&lt;keyword&gt;Gastritis/*pathology&lt;/keyword&gt;&lt;keyword&gt;Helicobacter Infections/*pathology&lt;/keyword&gt;&lt;keyword&gt;*Helicobacter pylori&lt;/keyword&gt;&lt;keyword&gt;Humans&lt;/keyword&gt;&lt;keyword&gt;Male&lt;/keyword&gt;&lt;keyword&gt;Middle Aged&lt;/keyword&gt;&lt;keyword&gt;Pyloric Antrum/pathology&lt;/keyword&gt;&lt;/keywords&gt;&lt;dates&gt;&lt;year&gt;1992&lt;/year&gt;&lt;pub-dates&gt;&lt;date&gt;Dec&lt;/date&gt;&lt;/pub-dates&gt;&lt;/dates&gt;&lt;isbn&gt;0044-2771 (Print)&amp;#xD;0044-2771&lt;/isbn&gt;&lt;accession-num&gt;1481549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7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1DE3B09" w14:textId="494EF02A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STOLTE M, 1992, Z GASTROENTEROL</w:t>
            </w:r>
          </w:p>
        </w:tc>
        <w:tc>
          <w:tcPr>
            <w:tcW w:w="0" w:type="auto"/>
            <w:noWrap/>
          </w:tcPr>
          <w:p w14:paraId="6CDAC03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noWrap/>
          </w:tcPr>
          <w:p w14:paraId="6173F1EB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8</w:t>
            </w:r>
          </w:p>
        </w:tc>
        <w:tc>
          <w:tcPr>
            <w:tcW w:w="0" w:type="auto"/>
            <w:noWrap/>
          </w:tcPr>
          <w:p w14:paraId="0A79FB2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</w:t>
            </w:r>
          </w:p>
        </w:tc>
        <w:tc>
          <w:tcPr>
            <w:tcW w:w="0" w:type="auto"/>
            <w:noWrap/>
          </w:tcPr>
          <w:p w14:paraId="695DC62C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41</w:t>
            </w:r>
          </w:p>
        </w:tc>
      </w:tr>
      <w:tr w:rsidR="00B70BFF" w14:paraId="29A04B68" w14:textId="77777777" w:rsidTr="00E53F88">
        <w:trPr>
          <w:trHeight w:val="300"/>
        </w:trPr>
        <w:tc>
          <w:tcPr>
            <w:tcW w:w="454" w:type="dxa"/>
          </w:tcPr>
          <w:p w14:paraId="2BBCE0A6" w14:textId="54A303FC" w:rsidR="00E53F88" w:rsidRDefault="002D302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iutu&lt;/Author&gt;&lt;Year&gt;1998&lt;/Year&gt;&lt;RecNum&gt;48&lt;/RecNum&gt;&lt;DisplayText&gt;&lt;style face="superscript"&gt;48&lt;/style&gt;&lt;/DisplayText&gt;&lt;record&gt;&lt;rec-number&gt;48&lt;/rec-number&gt;&lt;foreign-keys&gt;&lt;key app="EN" db-id="d5paxww9sppzwhedwv6xeae9t225rsvpvxtr" timestamp="1778813638"&gt;48&lt;/key&gt;&lt;/foreign-keys&gt;&lt;ref-type name="Journal Article"&gt;17&lt;/ref-type&gt;&lt;contributors&gt;&lt;authors&gt;&lt;author&gt;Liutu, M.&lt;/author&gt;&lt;author&gt;Kalimo, K.&lt;/author&gt;&lt;author&gt;Uksila, J.&lt;/author&gt;&lt;author&gt;Kalimo, H.&lt;/author&gt;&lt;/authors&gt;&lt;/contributors&gt;&lt;auth-address&gt;Department of Dermatology, Medical Microbiology, and Pathology, University of Turku, Finland.&lt;/auth-address&gt;&lt;titles&gt;&lt;title&gt;Etiologic aspects of chronic urticaria&lt;/title&gt;&lt;secondary-title&gt;Int J Dermatol&lt;/secondary-title&gt;&lt;/titles&gt;&lt;periodical&gt;&lt;full-title&gt;Int J Dermatol&lt;/full-title&gt;&lt;/periodical&gt;&lt;pages&gt;515-9&lt;/pages&gt;&lt;volume&gt;37&lt;/volume&gt;&lt;number&gt;7&lt;/number&gt;&lt;keywords&gt;&lt;keyword&gt;Adolescent&lt;/keyword&gt;&lt;keyword&gt;Adult&lt;/keyword&gt;&lt;keyword&gt;Aged&lt;/keyword&gt;&lt;keyword&gt;Aged, 80 and over&lt;/keyword&gt;&lt;keyword&gt;Chronic Disease&lt;/keyword&gt;&lt;keyword&gt;Female&lt;/keyword&gt;&lt;keyword&gt;Gastritis/complications/microbiology&lt;/keyword&gt;&lt;keyword&gt;Gastrointestinal Diseases/complications/microbiology&lt;/keyword&gt;&lt;keyword&gt;Helicobacter Infections/complications&lt;/keyword&gt;&lt;keyword&gt;Helicobacter pylori&lt;/keyword&gt;&lt;keyword&gt;Humans&lt;/keyword&gt;&lt;keyword&gt;Immunoglobulin A/blood&lt;/keyword&gt;&lt;keyword&gt;Immunoglobulin E/blood&lt;/keyword&gt;&lt;keyword&gt;Male&lt;/keyword&gt;&lt;keyword&gt;Middle Aged&lt;/keyword&gt;&lt;keyword&gt;Skin Tests&lt;/keyword&gt;&lt;keyword&gt;Urticaria/*etiology/microbiology&lt;/keyword&gt;&lt;/keywords&gt;&lt;dates&gt;&lt;year&gt;1998&lt;/year&gt;&lt;pub-dates&gt;&lt;date&gt;Jul&lt;/date&gt;&lt;/pub-dates&gt;&lt;/dates&gt;&lt;isbn&gt;0011-9059 (Print)&amp;#xD;0011-9059&lt;/isbn&gt;&lt;accession-num&gt;9679692&lt;/accession-num&gt;&lt;urls&gt;&lt;/urls&gt;&lt;electronic-resource-num&gt;10.1046/j.1365-4362.1998.00328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048066DE" w14:textId="2D3D824F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IUTU M, 1998, INT J DERMATOL</w:t>
            </w:r>
          </w:p>
        </w:tc>
        <w:tc>
          <w:tcPr>
            <w:tcW w:w="0" w:type="auto"/>
            <w:noWrap/>
          </w:tcPr>
          <w:p w14:paraId="73C25CDD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46/j.1365-4362.1998.00328.x</w:t>
            </w:r>
          </w:p>
        </w:tc>
        <w:tc>
          <w:tcPr>
            <w:tcW w:w="0" w:type="auto"/>
            <w:noWrap/>
          </w:tcPr>
          <w:p w14:paraId="6D5649E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8</w:t>
            </w:r>
          </w:p>
        </w:tc>
        <w:tc>
          <w:tcPr>
            <w:tcW w:w="0" w:type="auto"/>
            <w:noWrap/>
          </w:tcPr>
          <w:p w14:paraId="7F9E5770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43</w:t>
            </w:r>
          </w:p>
        </w:tc>
        <w:tc>
          <w:tcPr>
            <w:tcW w:w="0" w:type="auto"/>
            <w:noWrap/>
          </w:tcPr>
          <w:p w14:paraId="51A34C88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27</w:t>
            </w:r>
          </w:p>
        </w:tc>
      </w:tr>
      <w:tr w:rsidR="00B70BFF" w14:paraId="34FDBCDA" w14:textId="77777777" w:rsidTr="00E53F88">
        <w:trPr>
          <w:trHeight w:val="300"/>
        </w:trPr>
        <w:tc>
          <w:tcPr>
            <w:tcW w:w="454" w:type="dxa"/>
          </w:tcPr>
          <w:p w14:paraId="78F7FBA8" w14:textId="090F9681" w:rsidR="00E53F88" w:rsidRDefault="002D302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/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Dirschmid&lt;/Author&gt;&lt;Year&gt;2006&lt;/Year&gt;&lt;RecNum&gt;49&lt;/RecNum&gt;&lt;DisplayText&gt;&lt;style face="superscript"&gt;49&lt;/style&gt;&lt;/DisplayText&gt;&lt;record&gt;&lt;rec-number&gt;49&lt;/rec-number&gt;&lt;foreign-keys&gt;&lt;key app="EN" db-id="d5paxww9sppzwhedwv6xeae9t225rsvpvxtr" timestamp="1778813648"&gt;49&lt;/key&gt;&lt;/foreign-keys&gt;&lt;ref-type name="Journal Article"&gt;17&lt;/ref-type&gt;&lt;contributors&gt;&lt;authors&gt;&lt;author&gt;Dirschmid, K.&lt;/author&gt;&lt;author&gt;Platz-Baudin, C.&lt;/author&gt;&lt;author&gt;Stolte, M.&lt;/author&gt;&lt;/authors&gt;&lt;/contributors&gt;&lt;auth-address&gt;Institute of Pathology, Klinikum Bayreuth, Preuschwitzer Str. 101, 95445 Bayreuth, Germany. pathologie.klinikum-bayreuth@t-online.de&lt;/auth-address&gt;&lt;titles&gt;&lt;title&gt;Why is the hyperplastic polyp a marker for the precancerous condition of the gastric mucosa?&lt;/title&gt;&lt;secondary-title&gt;Virchows Arch&lt;/secondary-title&gt;&lt;/titles&gt;&lt;periodical&gt;&lt;full-title&gt;Virchows Arch&lt;/full-title&gt;&lt;/periodical&gt;&lt;pages&gt;80-4&lt;/pages&gt;&lt;volume&gt;448&lt;/volume&gt;&lt;number&gt;1&lt;/number&gt;&lt;edition&gt;20050928&lt;/edition&gt;&lt;keywords&gt;&lt;keyword&gt;Adult&lt;/keyword&gt;&lt;keyword&gt;Aged&lt;/keyword&gt;&lt;keyword&gt;Aged, 80 and over&lt;/keyword&gt;&lt;keyword&gt;Gastric Mucosa/microbiology/*pathology&lt;/keyword&gt;&lt;keyword&gt;Gastritis/*complications/microbiology&lt;/keyword&gt;&lt;keyword&gt;Helicobacter Infections/complications&lt;/keyword&gt;&lt;keyword&gt;Helicobacter pylori&lt;/keyword&gt;&lt;keyword&gt;Humans&lt;/keyword&gt;&lt;keyword&gt;Middle Aged&lt;/keyword&gt;&lt;keyword&gt;Polyps/*complications&lt;/keyword&gt;&lt;keyword&gt;Precancerous Conditions/*complications&lt;/keyword&gt;&lt;keyword&gt;Retrospective Studies&lt;/keyword&gt;&lt;keyword&gt;Stomach Neoplasms/prevention &amp;amp; control&lt;/keyword&gt;&lt;/keywords&gt;&lt;dates&gt;&lt;year&gt;2006&lt;/year&gt;&lt;pub-dates&gt;&lt;date&gt;Jan&lt;/date&gt;&lt;/pub-dates&gt;&lt;/dates&gt;&lt;isbn&gt;0945-6317 (Print)&amp;#xD;0945-6317&lt;/isbn&gt;&lt;accession-num&gt;16189701&lt;/accession-num&gt;&lt;urls&gt;&lt;/urls&gt;&lt;electronic-resource-num&gt;10.1007/s00428-005-0068-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4D0127D5" w14:textId="080312E1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DIRSCHMID K, 2006, VIRCHOWS ARCH</w:t>
            </w:r>
          </w:p>
        </w:tc>
        <w:tc>
          <w:tcPr>
            <w:tcW w:w="0" w:type="auto"/>
            <w:noWrap/>
          </w:tcPr>
          <w:p w14:paraId="36C8115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007/s00428-005-0068-2</w:t>
            </w:r>
          </w:p>
        </w:tc>
        <w:tc>
          <w:tcPr>
            <w:tcW w:w="0" w:type="auto"/>
            <w:noWrap/>
          </w:tcPr>
          <w:p w14:paraId="008D7B2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8</w:t>
            </w:r>
          </w:p>
        </w:tc>
        <w:tc>
          <w:tcPr>
            <w:tcW w:w="0" w:type="auto"/>
            <w:noWrap/>
          </w:tcPr>
          <w:p w14:paraId="0838BF6A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4</w:t>
            </w:r>
          </w:p>
        </w:tc>
        <w:tc>
          <w:tcPr>
            <w:tcW w:w="0" w:type="auto"/>
            <w:noWrap/>
          </w:tcPr>
          <w:p w14:paraId="1653C18F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24</w:t>
            </w:r>
          </w:p>
        </w:tc>
      </w:tr>
      <w:tr w:rsidR="00B70BFF" w14:paraId="5D269BB0" w14:textId="77777777" w:rsidTr="00E53F88">
        <w:trPr>
          <w:trHeight w:val="300"/>
        </w:trPr>
        <w:tc>
          <w:tcPr>
            <w:tcW w:w="454" w:type="dxa"/>
          </w:tcPr>
          <w:p w14:paraId="733E42A7" w14:textId="3FF8C880" w:rsidR="00E53F88" w:rsidRDefault="002D3021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aaGFuZzwvQXV0aG9yPjxZZWFyPjIwMTM8L1llYXI+PFJl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=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aaGFuZzwvQXV0aG9yPjxZZWFyPjIwMTM8L1llYXI+PFJl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==
</w:fldData>
              </w:fldCha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2E4CF5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2E4CF5" w:rsidRPr="002E4CF5">
              <w:rPr>
                <w:rFonts w:ascii="Times New Roman" w:hAnsi="Times New Roman" w:cs="Times New Roman"/>
                <w:noProof/>
                <w:kern w:val="0"/>
                <w:sz w:val="24"/>
                <w:szCs w:val="24"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noWrap/>
          </w:tcPr>
          <w:p w14:paraId="340D2BE1" w14:textId="5C7E458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ZHANG Y, 2013, CANCER EPIDEM BIOMAR</w:t>
            </w:r>
          </w:p>
        </w:tc>
        <w:tc>
          <w:tcPr>
            <w:tcW w:w="0" w:type="auto"/>
            <w:noWrap/>
          </w:tcPr>
          <w:p w14:paraId="544DC88E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.1158/1055-9965.EPI-12-1343</w:t>
            </w:r>
          </w:p>
        </w:tc>
        <w:tc>
          <w:tcPr>
            <w:tcW w:w="0" w:type="auto"/>
            <w:noWrap/>
          </w:tcPr>
          <w:p w14:paraId="2DC44775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7</w:t>
            </w:r>
          </w:p>
        </w:tc>
        <w:tc>
          <w:tcPr>
            <w:tcW w:w="0" w:type="auto"/>
            <w:noWrap/>
          </w:tcPr>
          <w:p w14:paraId="4E107B09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15</w:t>
            </w:r>
          </w:p>
        </w:tc>
        <w:tc>
          <w:tcPr>
            <w:tcW w:w="0" w:type="auto"/>
            <w:noWrap/>
          </w:tcPr>
          <w:p w14:paraId="7F334B47" w14:textId="77777777" w:rsidR="00E53F88" w:rsidRDefault="00E53F88">
            <w:pPr>
              <w:spacing w:beforeLines="50" w:before="156" w:line="300" w:lineRule="exact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.23</w:t>
            </w:r>
          </w:p>
        </w:tc>
      </w:tr>
    </w:tbl>
    <w:p w14:paraId="72B6CC85" w14:textId="77777777" w:rsidR="00935531" w:rsidRDefault="0093553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1ABE290" w14:textId="77777777" w:rsidR="00935531" w:rsidRDefault="00B306C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82881B1" w14:textId="77777777" w:rsidR="00935531" w:rsidRDefault="00B306C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5 Keyword Clusters in Autoimmune Gastritis and </w:t>
      </w:r>
      <w:r>
        <w:rPr>
          <w:rFonts w:ascii="Times New Roman" w:hAnsi="Times New Roman" w:cs="Times New Roman"/>
          <w:b/>
          <w:i/>
          <w:sz w:val="24"/>
          <w:szCs w:val="24"/>
        </w:rPr>
        <w:t>H. pylori</w:t>
      </w:r>
      <w:r>
        <w:rPr>
          <w:rFonts w:ascii="Times New Roman" w:hAnsi="Times New Roman" w:cs="Times New Roman"/>
          <w:b/>
          <w:sz w:val="24"/>
          <w:szCs w:val="24"/>
        </w:rPr>
        <w:t xml:space="preserve"> Research.</w:t>
      </w:r>
    </w:p>
    <w:tbl>
      <w:tblPr>
        <w:tblW w:w="25834" w:type="dxa"/>
        <w:tblInd w:w="98" w:type="dxa"/>
        <w:tblLayout w:type="fixed"/>
        <w:tblLook w:val="04A0" w:firstRow="1" w:lastRow="0" w:firstColumn="1" w:lastColumn="0" w:noHBand="0" w:noVBand="1"/>
      </w:tblPr>
      <w:tblGrid>
        <w:gridCol w:w="1988"/>
        <w:gridCol w:w="1880"/>
        <w:gridCol w:w="8977"/>
        <w:gridCol w:w="5667"/>
        <w:gridCol w:w="7322"/>
      </w:tblGrid>
      <w:tr w:rsidR="00935531" w14:paraId="52584BF1" w14:textId="77777777">
        <w:trPr>
          <w:gridAfter w:val="2"/>
          <w:wAfter w:w="12989" w:type="dxa"/>
          <w:trHeight w:val="280"/>
        </w:trPr>
        <w:tc>
          <w:tcPr>
            <w:tcW w:w="198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F23ABD5" w14:textId="77777777" w:rsidR="00935531" w:rsidRDefault="00B306C5">
            <w:pPr>
              <w:spacing w:line="480" w:lineRule="auto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 xml:space="preserve">Cluster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>colour</w:t>
            </w:r>
            <w:proofErr w:type="spellEnd"/>
          </w:p>
        </w:tc>
        <w:tc>
          <w:tcPr>
            <w:tcW w:w="18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1D48580" w14:textId="77777777" w:rsidR="00935531" w:rsidRDefault="00B306C5">
            <w:pPr>
              <w:spacing w:line="480" w:lineRule="auto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>No. of keywords</w:t>
            </w:r>
          </w:p>
        </w:tc>
        <w:tc>
          <w:tcPr>
            <w:tcW w:w="897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727EEAD" w14:textId="77777777" w:rsidR="00935531" w:rsidRDefault="00B306C5">
            <w:pPr>
              <w:spacing w:line="480" w:lineRule="auto"/>
              <w:jc w:val="center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>Keywords</w:t>
            </w:r>
          </w:p>
        </w:tc>
      </w:tr>
      <w:tr w:rsidR="00935531" w14:paraId="712FC296" w14:textId="77777777">
        <w:trPr>
          <w:gridAfter w:val="2"/>
          <w:wAfter w:w="12989" w:type="dxa"/>
          <w:trHeight w:val="2074"/>
        </w:trPr>
        <w:tc>
          <w:tcPr>
            <w:tcW w:w="1988" w:type="dxa"/>
            <w:vAlign w:val="center"/>
          </w:tcPr>
          <w:p w14:paraId="665D28B5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luster 1</w:t>
            </w:r>
          </w:p>
          <w:p w14:paraId="11410C17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(Red)</w:t>
            </w:r>
          </w:p>
        </w:tc>
        <w:tc>
          <w:tcPr>
            <w:tcW w:w="1880" w:type="dxa"/>
            <w:vAlign w:val="center"/>
          </w:tcPr>
          <w:p w14:paraId="5BF7A697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8</w:t>
            </w:r>
          </w:p>
        </w:tc>
        <w:tc>
          <w:tcPr>
            <w:tcW w:w="8977" w:type="dxa"/>
            <w:vAlign w:val="center"/>
          </w:tcPr>
          <w:p w14:paraId="5912531F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activation, adenocarcinoma, apoptosis, autoimmune gastritis, b-cell lymphoma, 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aga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campylobacter-pylori, cancer, carcinogenesis, carcinoid-tumors, cells, colonization, disease, epithelial-cells, expression, gastric-cancer, helicobacter-pylori, helicobacter-pylori eradication, immune-response, increased risk, infection, inflammation, inflammatory-bowel-disease, lymphocytes, lymphocytic gastritis, 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metaanalysis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, metaplasia, mice, model, mouse model, omeprazole, parietal-cells, protein, receptor, regulatory t-cells, responses, stomach</w:t>
            </w:r>
          </w:p>
        </w:tc>
      </w:tr>
      <w:tr w:rsidR="00935531" w14:paraId="6ABCABAC" w14:textId="77777777">
        <w:trPr>
          <w:gridAfter w:val="2"/>
          <w:wAfter w:w="12989" w:type="dxa"/>
          <w:trHeight w:val="1390"/>
        </w:trPr>
        <w:tc>
          <w:tcPr>
            <w:tcW w:w="1988" w:type="dxa"/>
            <w:vAlign w:val="center"/>
          </w:tcPr>
          <w:p w14:paraId="3E9A48E6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Cluster 2 </w:t>
            </w:r>
          </w:p>
          <w:p w14:paraId="73B76328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(Green)</w:t>
            </w:r>
          </w:p>
        </w:tc>
        <w:tc>
          <w:tcPr>
            <w:tcW w:w="1880" w:type="dxa"/>
            <w:vAlign w:val="center"/>
          </w:tcPr>
          <w:p w14:paraId="057355AF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3</w:t>
            </w:r>
          </w:p>
        </w:tc>
        <w:tc>
          <w:tcPr>
            <w:tcW w:w="8977" w:type="dxa"/>
            <w:vAlign w:val="center"/>
          </w:tcPr>
          <w:p w14:paraId="6C65445A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antibodies, 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ntigastric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autoantibodies, antigens, autoantigen, beta-subunit, blood-group antigens, chronic atrophic gastritis, duodenal-ulcer, epidemiology, eradication, gastritis, h+ k+-adenosine 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triphosphatase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, h+/k+-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tpase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helicobacter-pylori genome, identification, lymphoma, mimicry, mucosa, pathogenesis, pernicious-anemia, proton pump, 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sydney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system, tissue</w:t>
            </w:r>
          </w:p>
        </w:tc>
      </w:tr>
      <w:tr w:rsidR="00935531" w14:paraId="4260CBAC" w14:textId="77777777">
        <w:trPr>
          <w:gridAfter w:val="2"/>
          <w:wAfter w:w="12989" w:type="dxa"/>
          <w:trHeight w:val="1390"/>
        </w:trPr>
        <w:tc>
          <w:tcPr>
            <w:tcW w:w="1988" w:type="dxa"/>
            <w:vAlign w:val="center"/>
          </w:tcPr>
          <w:p w14:paraId="55139DD1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luster 3</w:t>
            </w:r>
          </w:p>
          <w:p w14:paraId="4C9FA2D9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(Blue)</w:t>
            </w:r>
          </w:p>
        </w:tc>
        <w:tc>
          <w:tcPr>
            <w:tcW w:w="1880" w:type="dxa"/>
            <w:vAlign w:val="center"/>
          </w:tcPr>
          <w:p w14:paraId="435F9AED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</w:t>
            </w:r>
          </w:p>
        </w:tc>
        <w:tc>
          <w:tcPr>
            <w:tcW w:w="8977" w:type="dxa"/>
            <w:vAlign w:val="center"/>
          </w:tcPr>
          <w:p w14:paraId="7EFDD4E8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bsorption, adolescents, anemia, atrophic body gastritis, atrophic gastritis, autoantibodies, body gastritis, celiac-disease, children, gastrointestinal-tract, high prevalence, iron-deficiency, iron-deficiency anemia, mellitus, molecular mimicry, parietal-cell antibodies, progression, serum ferritin</w:t>
            </w:r>
          </w:p>
        </w:tc>
      </w:tr>
      <w:tr w:rsidR="00935531" w14:paraId="0C9800AC" w14:textId="77777777">
        <w:trPr>
          <w:trHeight w:val="2190"/>
        </w:trPr>
        <w:tc>
          <w:tcPr>
            <w:tcW w:w="1988" w:type="dxa"/>
            <w:vAlign w:val="center"/>
          </w:tcPr>
          <w:p w14:paraId="06819D4A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lastRenderedPageBreak/>
              <w:t>Cluster 4 (Yellow)</w:t>
            </w:r>
          </w:p>
        </w:tc>
        <w:tc>
          <w:tcPr>
            <w:tcW w:w="1880" w:type="dxa"/>
            <w:vAlign w:val="center"/>
          </w:tcPr>
          <w:p w14:paraId="5CD40C14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</w:t>
            </w:r>
          </w:p>
        </w:tc>
        <w:tc>
          <w:tcPr>
            <w:tcW w:w="8977" w:type="dxa"/>
            <w:vAlign w:val="center"/>
          </w:tcPr>
          <w:p w14:paraId="5B142BC2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acid-secretion, age, association, cobalamin deficiency, deficiency, diseases, dyspepsia, follow-up, helicobacter-pylori infection, intestinal metaplasia, intrinsic-factor, manifestations, population, prevalence, therapy, ulcer</w:t>
            </w:r>
          </w:p>
        </w:tc>
        <w:tc>
          <w:tcPr>
            <w:tcW w:w="5667" w:type="dxa"/>
            <w:vAlign w:val="center"/>
          </w:tcPr>
          <w:p w14:paraId="2F48BEB2" w14:textId="77777777" w:rsidR="00935531" w:rsidRDefault="00935531">
            <w:pPr>
              <w:textAlignment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7322" w:type="dxa"/>
            <w:vAlign w:val="center"/>
          </w:tcPr>
          <w:p w14:paraId="1C09877A" w14:textId="77777777" w:rsidR="00935531" w:rsidRDefault="00B306C5">
            <w:pPr>
              <w:textAlignment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antibodies, antigen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berghei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, binding, cells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circumsporozoite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 protein, expression, falciparum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circumsporozoite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 protein, gene, gliding motility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heparan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-sulfate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heparan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-sulfate proteoglycan, in-vitro, infection, invasion, malaria infection, malaria parasite, monoclonal-antibody, mosquito, parasite, phase-3 trial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rts,s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/as01 malaria vaccine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sporozoite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sporozoites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bidi="ar"/>
              </w:rPr>
              <w:t>, strain, surface-antigen, t-cell, vaccine</w:t>
            </w:r>
          </w:p>
        </w:tc>
      </w:tr>
      <w:tr w:rsidR="00935531" w14:paraId="31038B0F" w14:textId="77777777">
        <w:trPr>
          <w:gridAfter w:val="2"/>
          <w:wAfter w:w="12989" w:type="dxa"/>
          <w:trHeight w:val="1430"/>
        </w:trPr>
        <w:tc>
          <w:tcPr>
            <w:tcW w:w="1988" w:type="dxa"/>
            <w:tcBorders>
              <w:bottom w:val="single" w:sz="4" w:space="0" w:color="auto"/>
            </w:tcBorders>
            <w:noWrap/>
            <w:vAlign w:val="center"/>
          </w:tcPr>
          <w:p w14:paraId="236152F6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Cluster 5</w:t>
            </w:r>
          </w:p>
          <w:p w14:paraId="6564874A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(Purple)</w:t>
            </w:r>
          </w:p>
        </w:tc>
        <w:tc>
          <w:tcPr>
            <w:tcW w:w="1880" w:type="dxa"/>
            <w:tcBorders>
              <w:bottom w:val="single" w:sz="4" w:space="0" w:color="auto"/>
            </w:tcBorders>
            <w:noWrap/>
            <w:vAlign w:val="center"/>
          </w:tcPr>
          <w:p w14:paraId="4F7B7290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</w:t>
            </w:r>
          </w:p>
        </w:tc>
        <w:tc>
          <w:tcPr>
            <w:tcW w:w="8977" w:type="dxa"/>
            <w:tcBorders>
              <w:bottom w:val="single" w:sz="4" w:space="0" w:color="auto"/>
            </w:tcBorders>
            <w:vAlign w:val="center"/>
          </w:tcPr>
          <w:p w14:paraId="056054D1" w14:textId="77777777" w:rsidR="00935531" w:rsidRDefault="00B306C5">
            <w:pPr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carcinoma, classification, diagnosis, dysplasia, features, </w:t>
            </w:r>
            <w:proofErr w:type="spellStart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hypergastrinemia</w:t>
            </w:r>
            <w:proofErr w:type="spellEnd"/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, lesions, management, pathology, risk, thyroid-disease, tumors</w:t>
            </w:r>
          </w:p>
        </w:tc>
      </w:tr>
    </w:tbl>
    <w:p w14:paraId="57DDF71F" w14:textId="0C781F35" w:rsidR="00880F4E" w:rsidRDefault="00880F4E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751EFD2" w14:textId="77777777" w:rsidR="00880F4E" w:rsidRPr="00AA6CE7" w:rsidRDefault="00880F4E" w:rsidP="00AA6CE7">
      <w:pPr>
        <w:spacing w:beforeLines="50" w:before="156" w:line="480" w:lineRule="auto"/>
        <w:rPr>
          <w:rFonts w:ascii="Times New Roman" w:hAnsi="Times New Roman" w:cs="Times New Roman"/>
          <w:sz w:val="24"/>
          <w:szCs w:val="24"/>
        </w:rPr>
      </w:pPr>
      <w:r w:rsidRPr="00AA6CE7">
        <w:rPr>
          <w:rFonts w:ascii="Times New Roman" w:hAnsi="Times New Roman" w:cs="Times New Roman"/>
          <w:sz w:val="24"/>
          <w:szCs w:val="24"/>
        </w:rPr>
        <w:br w:type="page"/>
      </w:r>
    </w:p>
    <w:p w14:paraId="6FAAF4A4" w14:textId="0670BB82" w:rsidR="00935531" w:rsidRPr="00AA6CE7" w:rsidRDefault="00880F4E" w:rsidP="00AA6CE7">
      <w:pPr>
        <w:widowControl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A6CE7">
        <w:rPr>
          <w:rFonts w:ascii="Times New Roman" w:hAnsi="Times New Roman" w:cs="Times New Roman"/>
          <w:b/>
          <w:sz w:val="24"/>
          <w:szCs w:val="24"/>
        </w:rPr>
        <w:lastRenderedPageBreak/>
        <w:t>Supplementary References</w:t>
      </w:r>
    </w:p>
    <w:p w14:paraId="789108F0" w14:textId="77777777" w:rsidR="00AA6CE7" w:rsidRPr="00AA6CE7" w:rsidRDefault="00B70BFF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sz w:val="24"/>
          <w:szCs w:val="24"/>
        </w:rPr>
        <w:fldChar w:fldCharType="begin"/>
      </w:r>
      <w:r w:rsidRPr="00AA6CE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A6CE7">
        <w:rPr>
          <w:rFonts w:ascii="Times New Roman" w:hAnsi="Times New Roman" w:cs="Times New Roman"/>
          <w:sz w:val="24"/>
          <w:szCs w:val="24"/>
        </w:rPr>
        <w:fldChar w:fldCharType="separate"/>
      </w:r>
      <w:r w:rsidR="00AA6CE7" w:rsidRPr="00AA6CE7">
        <w:rPr>
          <w:rFonts w:ascii="Times New Roman" w:hAnsi="Times New Roman" w:cs="Times New Roman"/>
          <w:noProof/>
          <w:sz w:val="24"/>
          <w:szCs w:val="24"/>
        </w:rPr>
        <w:t>1.</w:t>
      </w:r>
      <w:r w:rsidR="00AA6CE7"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Appelmelk BJ, Simoons-Smit I, Negrini R, et al. Potential role of molecular mimicry between Helicobacter pylori lipopolysaccharide and host Lewis blood group antigens in autoimmunity. </w:t>
      </w:r>
      <w:r w:rsidR="00AA6CE7" w:rsidRPr="00AA6CE7">
        <w:rPr>
          <w:rFonts w:ascii="Times New Roman" w:hAnsi="Times New Roman" w:cs="Times New Roman"/>
          <w:i/>
          <w:noProof/>
          <w:sz w:val="24"/>
          <w:szCs w:val="24"/>
        </w:rPr>
        <w:t>Infection and immunity</w:t>
      </w:r>
      <w:r w:rsidR="00AA6CE7" w:rsidRPr="00AA6CE7">
        <w:rPr>
          <w:rFonts w:ascii="Times New Roman" w:hAnsi="Times New Roman" w:cs="Times New Roman"/>
          <w:noProof/>
          <w:sz w:val="24"/>
          <w:szCs w:val="24"/>
        </w:rPr>
        <w:t>. 1996;64(6):2031-2040.</w:t>
      </w:r>
    </w:p>
    <w:p w14:paraId="525F1928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Oertli M, Sundquist M, Hitzler I, et al. DC-derived IL-18 drives Treg differentiation, murine Helicobacter pylori–specific immune tolerance, and asthma protection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The Journal of clinical investigation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2;122(3):1082-1096.</w:t>
      </w:r>
    </w:p>
    <w:p w14:paraId="3022C9A7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Daniels JA, Lederman HM, Maitra A, Montgomery EA. Gastrointestinal tract pathology in patients with common variable immunodeficiency (CVID): a clinicopathologic study and review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The American journal of surgical path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7;31(12):1800-1812.</w:t>
      </w:r>
    </w:p>
    <w:p w14:paraId="18E23FD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Rad R, Brenner L, Bauer S, et al. CD25+/Foxp3+ T cells regulate gastric inflammation and Helicobacter pylori colonization in vivo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Gastroenter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6;131(2):525-537.</w:t>
      </w:r>
    </w:p>
    <w:p w14:paraId="30814137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5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Amedei A, Bergman MP, Appelmelk BJ, et al. Molecular mimicry between Helicobacter pylori antigens and H+, K+–adenosine triphosphatase in human gastric autoimmunit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The Journal of experimental medicine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3;198(8):1147-1156.</w:t>
      </w:r>
    </w:p>
    <w:p w14:paraId="0847E4BD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6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Claeys D, Faller G, Appelmelk BJ, Negrini R, Kirchner T. The gastric H+, K+-ATPase is a major autoantigen in chronic Helicobacter pylori gastritis with body mucosa atroph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Gastroenter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8;115(2):340-347.</w:t>
      </w:r>
    </w:p>
    <w:p w14:paraId="37D2C53D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lastRenderedPageBreak/>
        <w:t>7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Malamut G, Verkarre V, Suarez F, et al. The enteropathy associated with common variable immunodeficiency: the delineated frontiers with celiac diseas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Official journal of the American College of Gastroenterology| ACG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0;105(10):2262-2275.</w:t>
      </w:r>
    </w:p>
    <w:p w14:paraId="6767B231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8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Väänänen H, Vauhkonen M, Helske T, et al. Non-endoscopic diagnosis of atrophic gastritis with a blood test. Correlation between gastric histology and serum levels of gastrin-17 and pepsinogen I: a multicentre stud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European journal of gastroenterology &amp; hepat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3;15(8):885-891.</w:t>
      </w:r>
    </w:p>
    <w:p w14:paraId="086FA73D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9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Hershko C, Ronson A, Souroujon M, Maschler I, Heyd J, Patz J. Variable hematologic presentation of autoimmune gastritis: age-related progression from iron deficiency to cobalamin depletion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Blood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6;107(4):1673-1679.</w:t>
      </w:r>
    </w:p>
    <w:p w14:paraId="5A0CD531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0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Lenti MV, Rugge M, Lahner E, et al. Autoimmune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Nature Reviews Disease Primers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20;6(1):56.</w:t>
      </w:r>
    </w:p>
    <w:p w14:paraId="0A35BC9E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1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Anderson WF, Rabkin CS, Turner N, Fraumeni Jr JF, Rosenberg PS, Camargo MC. The changing face of noncardia gastric cancer incidence among US non-Hispanic white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JNCI: Journal of the National Cancer Institute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8;110(6):608-615.</w:t>
      </w:r>
    </w:p>
    <w:p w14:paraId="3BCCA08E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2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Raghavan S, Fredriksson M, Svennerholm A, Holmgren J, Suri-Payer E. Absence of CD4+ CD25+ regulatory T cells is associated with a loss of regulation leading to increased pathology in Helicobacter pylori-infected mic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Clinical &amp; Experimental Immun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3;132(3):393-400.</w:t>
      </w:r>
    </w:p>
    <w:p w14:paraId="2A848E6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3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Greiner A, Marx A, Heesemann J, Leebmann J, Schmausser B, Müller-Hermelink HK. Idiotype identity in a MALT-type lymphoma and B </w:t>
      </w:r>
      <w:r w:rsidRPr="00AA6C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ells in Helicobacter pylori associated chronic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Lab Invest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4;70(4):572-578.</w:t>
      </w:r>
    </w:p>
    <w:p w14:paraId="37562026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4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Parsons BN, Ijaz UZ, D’Amore R, et al. Comparison of the human gastric microbiota in hypochlorhydric states arising as a result of Helicobacter pylori-induced atrophic gastritis, autoimmune atrophic gastritis and proton pump inhibitor us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PLoS pathogens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7;13(11):e1006653.</w:t>
      </w:r>
    </w:p>
    <w:p w14:paraId="5B67EE1C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5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Abraham SC, Singh VK, Yardley JH, Wu T-T. Hyperplastic polyps of the stomach: associations with histologic patterns of gastritis and gastric atroph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The American journal of surgical path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1;25(4):500-507.</w:t>
      </w:r>
    </w:p>
    <w:p w14:paraId="3DE2AD13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6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Hershko C, Hoffbrand AV, Keret D, et al. Role of autoimmune gastritis, Helicobacter pylori and celiac disease in refractory or unexplained iron deficiency anemia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haematologica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5;90(5):585-595.</w:t>
      </w:r>
    </w:p>
    <w:p w14:paraId="2F807625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7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D'elios MM, Bergman MP, Azzurri A, et al. H+, K+-ATPase (proton pump) is the target autoantigen of Th1-type cytotoxic T cells in autoimmune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Gastroenter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1;120(2):377-386.</w:t>
      </w:r>
    </w:p>
    <w:p w14:paraId="3EDECAE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8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Lahner E, Norman GL, Severi C, et al. Reassessment of intrinsic factor and parietal cell autoantibodies in atrophic gastritis with respect to cobalamin deficienc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Official journal of the American College of Gastroenterology| ACG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9;104(8):2071-2079.</w:t>
      </w:r>
    </w:p>
    <w:p w14:paraId="01BC788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19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Rogers AB, Taylor NS, Whary MT, Stefanich ED, Wang TC, Fox JG. Helicobacter pylori but not high salt induces gastric intraepithelial </w:t>
      </w:r>
      <w:r w:rsidRPr="00AA6C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eoplasia in B6129 mic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Cancer research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5;65(23):10709-10715.</w:t>
      </w:r>
    </w:p>
    <w:p w14:paraId="5A1054D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0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Appelmelk BJ, Faller G, Claeys D, Kirchner T, Vandenbroucke-Grauls CM. Bugs on trial: the case of Helicobacter pylori and autoimmunit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Immunology toda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8;19(7):296-299.</w:t>
      </w:r>
    </w:p>
    <w:p w14:paraId="754B70DC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1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Lahner E, Zagari RM, Zullo A, et al. Chronic atrophic gastritis: Natural history, diagnosis and therapeutic management. A position paper by the Italian Society of Hospital Gastroenterologists and Digestive Endoscopists [AIGO], the Italian Society of Digestive Endoscopy [SIED], the Italian Society of Gastroenterology [SIGE], and the Italian Society of Internal Medicine [SIMI]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Digestive and Liver Disease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9;51(12):1621-1632.</w:t>
      </w:r>
    </w:p>
    <w:p w14:paraId="2957F708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2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Smyk DS, Koutsoumpas AL, Mytilinaiou MG, Rigopoulou EI, Sakkas LI, Bogdanos DP. Helicobacter pylori and autoimmune disease: cause or bystander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World journal of gastroenterology: WJG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4;20(3):613.</w:t>
      </w:r>
    </w:p>
    <w:p w14:paraId="301F799E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3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Coati I, Fassan M, Farinati F, Graham DY, Genta RM, Rugge M. Autoimmune gastritis: Pathologist’s viewpoint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World journal of gastroenter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5;21(42):12179.</w:t>
      </w:r>
    </w:p>
    <w:p w14:paraId="2C10C6FE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4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Rappel S, Altendorf-Hofmann A, Stolte M. Prognosis of gastric carcinoid tumour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Digestion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5;56(6):455-462.</w:t>
      </w:r>
    </w:p>
    <w:p w14:paraId="3CA3706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5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Wirth HP, Yang M, Peek Jr RM, Tham K, Blaser MJ. Helicobacter pylori Lewis expression is related to the host Lewis phenotyp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Gastroenter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7;113(4):1091-1098.</w:t>
      </w:r>
    </w:p>
    <w:p w14:paraId="4DDA12A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6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De Block CE, De Leeuw IH, Van Gaal LF. High prevalence of manifestations of gastric autoimmunity in parietal cell antibody-positive type 1 (insulin-dependent) diabetic patients. The Belgian Diabetes Registr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J Clin Endocrinol Metab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9;84(11):4062-4067.</w:t>
      </w:r>
    </w:p>
    <w:p w14:paraId="059CB53E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7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Tu SP, Quante M, Bhagat G, et al. IFN-γ inhibits gastric carcinogenesis by inducing epithelial cell autophagy and T-cell apoptos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Cancer Res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1;71(12):4247-4259.</w:t>
      </w:r>
    </w:p>
    <w:p w14:paraId="271A568A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8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Faller G, Steininger H, Eck M, Hensen J, Hann EG, Kirchner T. Antigastric autoantibodies in Helicobacter pylori gastritis: prevalence, in-situ binding sites and clues for clinical relevanc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Virchows Arch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6;427(5):483-486.</w:t>
      </w:r>
    </w:p>
    <w:p w14:paraId="301E62B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29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Peracchi M, Gebbia C, Basilisco G, et al. Plasma chromogranin A in patients with autoimmune chronic atrophic gastritis, enterochromaffin-like cell lesions and gastric carcinoid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Eur J Endocrin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5;152(3):443-448.</w:t>
      </w:r>
    </w:p>
    <w:p w14:paraId="1ED32DF1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0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Annibale B, Marignani M, Azzoni C, et al. Atrophic body gastritis: distinct features associated with Helicobacter pylori infection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Helicobacter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7;2(2):57-64.</w:t>
      </w:r>
    </w:p>
    <w:p w14:paraId="379EEBAD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1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Memeo L, Jhang J, Hibshoosh H, Green PH, Rotterdam H, Bhagat G. Duodenal intraepithelial lymphocytosis with normal villous architecture: common occurrence in H. pylori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Mod Path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5;18(8):1134-1144.</w:t>
      </w:r>
    </w:p>
    <w:p w14:paraId="2ADF6C8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lastRenderedPageBreak/>
        <w:t>32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Lahner E, Centanni M, Agnello G, et al. Occurrence and risk factors for autoimmune thyroid disease in patients with atrophic body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Am J Med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8;121(2):136-141.</w:t>
      </w:r>
    </w:p>
    <w:p w14:paraId="38A70D51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3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Kapadia CR. Gastric atrophy, metaplasia, and dysplasia: a clinical perspectiv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J Clin Gastroenter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3;36(5 Suppl):S29-36; discussion S61-22.</w:t>
      </w:r>
    </w:p>
    <w:p w14:paraId="2B69E127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4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Kapadia CR. Gastric atrophy, metaplasia, and dysplasia: a clinical perspective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J Clin Gastroenterol-a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3;36(5 Suppl):S29-36; discussion S61-22.</w:t>
      </w:r>
    </w:p>
    <w:p w14:paraId="468F6C0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5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De Vita S, De Re V, Sansonno D, et al. Gastric mucosa as an additional extrahepatic localization of hepatitis C virus: viral detection in gastric low-grade lymphoma associated with autoimmune disease and in chronic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Hepat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0;31(1):182-189.</w:t>
      </w:r>
    </w:p>
    <w:p w14:paraId="25CE0F72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6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Ma JY, Borch K, Sjöstrand SE, Janzon L, Mårdh S. Positive correlation between H,K-adenosine triphosphatase autoantibodies and Helicobacter pylori antibodies in patients with pernicious anemia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Scand J Gastroenter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4;29(11):961-965.</w:t>
      </w:r>
    </w:p>
    <w:p w14:paraId="72C282B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7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Papamichael K, Konstantopoulos P, Mantzaris GJ. Helicobacter pylori infection and inflammatory bowel disease: is there a link?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World J Gastroenter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4;20(21):6374-6385.</w:t>
      </w:r>
    </w:p>
    <w:p w14:paraId="0C15ECBD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8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Meining A, Morgner A, Miehlke S, Bayerdörffer E, Stolte M. Atrophy-metaplasia-dysplasia-carcinoma sequence in the stomach: a reality or </w:t>
      </w:r>
      <w:r w:rsidRPr="00AA6C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rely an hypothesis?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Best Pract Res Clin Gastroenter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1;15(6):983-998.</w:t>
      </w:r>
    </w:p>
    <w:p w14:paraId="50B15CFC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39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Go MF. What are the host factors that place an individual at risk for Helicobacter pylori-associated disease?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Gastroenterology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7;113(6 Suppl):S15-20.</w:t>
      </w:r>
    </w:p>
    <w:p w14:paraId="79E2B95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0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Zucca E, Bertoni F, Vannata B, Cavalli F. Emerging role of infectious etiologies in the pathogenesis of marginal zone B-cell lymphoma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Clin Cancer Res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4;20(20):5207-5216.</w:t>
      </w:r>
    </w:p>
    <w:p w14:paraId="560D3CD7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1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Sidebotham RL, Batten JJ, Karim QN, Spencer J, Baron JH. Breakdown of gastric mucus in presence of Helicobacter pylori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J Clin Path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1;44(1):52-57.</w:t>
      </w:r>
    </w:p>
    <w:p w14:paraId="4841767F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2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Dixon MF. Prospects for intervention in gastric carcinogenesis: reversibility of gastric atrophy and intestinal metaplasia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Gut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1;49(1):2-4.</w:t>
      </w:r>
    </w:p>
    <w:p w14:paraId="0AADABA9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3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Engler DB, Leonardi I, Hartung ML, et al. Helicobacter pylori-specific protection against inflammatory bowel disease requires the NLRP3 inflammasome and IL-18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Inflamm Bowel Dis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5;21(4):854-861.</w:t>
      </w:r>
    </w:p>
    <w:p w14:paraId="421A766B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4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Figura N, Di Cairano G, Lorè F, et al. The infection by Helicobacter pylori strains expressing CagA is highly prevalent in women with autoimmune thyroid disorder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J Physiol Pharmac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9;50(5):817-826.</w:t>
      </w:r>
    </w:p>
    <w:p w14:paraId="37A3D100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5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Checchi S, Montanaro A, Pasqui L, et al. L-thyroxine requirement in patients with autoimmune hypothyroidism and parietal cell antibodie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J Clin Endocrinol Metab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8;93(2):465-469.</w:t>
      </w:r>
    </w:p>
    <w:p w14:paraId="6467B564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6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Rugge M, Fassan M, Pizzi M, et al. Autoimmune gastritis: histology phenotype and OLGA staging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Aliment Pharmacol Ther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2;35(12):1460-1466.</w:t>
      </w:r>
    </w:p>
    <w:p w14:paraId="201B7DCD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7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Stolte M, Eidt S. Chronic erosions of the antral mucosa: a sequela of Helicobacter pylori-induced gastritis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Z Gastroenter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2;30(12):846-850.</w:t>
      </w:r>
    </w:p>
    <w:p w14:paraId="346BA9C3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8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Liutu M, Kalimo K, Uksila J, Kalimo H. Etiologic aspects of chronic urticaria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Int J Dermatol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1998;37(7):515-519.</w:t>
      </w:r>
    </w:p>
    <w:p w14:paraId="3F956DB2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49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Dirschmid K, Platz-Baudin C, Stolte M. Why is the hyperplastic polyp a marker for the precancerous condition of the gastric mucosa?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Virchows Arch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06;448(1):80-84.</w:t>
      </w:r>
    </w:p>
    <w:p w14:paraId="6E467CE6" w14:textId="77777777" w:rsidR="00AA6CE7" w:rsidRPr="00AA6CE7" w:rsidRDefault="00AA6CE7" w:rsidP="00AA6CE7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6CE7">
        <w:rPr>
          <w:rFonts w:ascii="Times New Roman" w:hAnsi="Times New Roman" w:cs="Times New Roman"/>
          <w:noProof/>
          <w:sz w:val="24"/>
          <w:szCs w:val="24"/>
        </w:rPr>
        <w:t>50.</w:t>
      </w:r>
      <w:r w:rsidRPr="00AA6CE7">
        <w:rPr>
          <w:rFonts w:ascii="Times New Roman" w:hAnsi="Times New Roman" w:cs="Times New Roman"/>
          <w:noProof/>
          <w:sz w:val="24"/>
          <w:szCs w:val="24"/>
        </w:rPr>
        <w:tab/>
        <w:t xml:space="preserve">Zhang Y, Weck MN, Schöttker B, Rothenbacher D, Brenner H. Gastric parietal cell antibodies, Helicobacter pylori infection, and chronic atrophic gastritis: evidence from a large population-based study in Germany. </w:t>
      </w:r>
      <w:r w:rsidRPr="00AA6CE7">
        <w:rPr>
          <w:rFonts w:ascii="Times New Roman" w:hAnsi="Times New Roman" w:cs="Times New Roman"/>
          <w:i/>
          <w:noProof/>
          <w:sz w:val="24"/>
          <w:szCs w:val="24"/>
        </w:rPr>
        <w:t>Cancer Epidemiol Biomarkers Prev</w:t>
      </w:r>
      <w:r w:rsidRPr="00AA6CE7">
        <w:rPr>
          <w:rFonts w:ascii="Times New Roman" w:hAnsi="Times New Roman" w:cs="Times New Roman"/>
          <w:noProof/>
          <w:sz w:val="24"/>
          <w:szCs w:val="24"/>
        </w:rPr>
        <w:t>. 2013;22(5):821-826.</w:t>
      </w:r>
    </w:p>
    <w:p w14:paraId="5E0F1702" w14:textId="3476897B" w:rsidR="00880F4E" w:rsidRDefault="00B70BFF" w:rsidP="00AA6CE7">
      <w:pPr>
        <w:spacing w:beforeLines="50" w:before="156" w:line="480" w:lineRule="auto"/>
        <w:rPr>
          <w:rFonts w:ascii="Times New Roman" w:hAnsi="Times New Roman" w:cs="Times New Roman"/>
          <w:sz w:val="24"/>
          <w:szCs w:val="24"/>
        </w:rPr>
      </w:pPr>
      <w:r w:rsidRPr="00AA6CE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80F4E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OV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20AF8"/>
    <w:rsid w:val="0004113E"/>
    <w:rsid w:val="0019793A"/>
    <w:rsid w:val="00223A9A"/>
    <w:rsid w:val="002355BF"/>
    <w:rsid w:val="002D3021"/>
    <w:rsid w:val="002E4CF5"/>
    <w:rsid w:val="00357F69"/>
    <w:rsid w:val="00377941"/>
    <w:rsid w:val="00386ED1"/>
    <w:rsid w:val="003B00B7"/>
    <w:rsid w:val="00520261"/>
    <w:rsid w:val="00757C3E"/>
    <w:rsid w:val="0079387F"/>
    <w:rsid w:val="007D6C7E"/>
    <w:rsid w:val="00880F4E"/>
    <w:rsid w:val="008A2835"/>
    <w:rsid w:val="008D04DF"/>
    <w:rsid w:val="00935531"/>
    <w:rsid w:val="00984728"/>
    <w:rsid w:val="009B4E5B"/>
    <w:rsid w:val="00A33C03"/>
    <w:rsid w:val="00A90F4D"/>
    <w:rsid w:val="00AA6CE7"/>
    <w:rsid w:val="00AE60CF"/>
    <w:rsid w:val="00B306C5"/>
    <w:rsid w:val="00B51AF8"/>
    <w:rsid w:val="00B70BFF"/>
    <w:rsid w:val="00C82CDD"/>
    <w:rsid w:val="00DA764B"/>
    <w:rsid w:val="00DC229D"/>
    <w:rsid w:val="00E53F88"/>
    <w:rsid w:val="00F20AF8"/>
    <w:rsid w:val="436625D8"/>
    <w:rsid w:val="54FA3A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119417"/>
  <w15:docId w15:val="{BDE38FAF-113D-4C51-8A62-317B80FC8A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ascii="Calibri" w:eastAsia="宋体" w:hAnsi="Calibri" w:cs="黑体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5">
    <w:name w:val="Table Grid"/>
    <w:basedOn w:val="a1"/>
    <w:autoRedefine/>
    <w:uiPriority w:val="39"/>
    <w:unhideWhenUsed/>
    <w:qFormat/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0">
    <w:name w:val="页眉 Char"/>
    <w:basedOn w:val="a0"/>
    <w:link w:val="a4"/>
    <w:uiPriority w:val="99"/>
    <w:qFormat/>
    <w:rPr>
      <w:rFonts w:ascii="Calibri" w:eastAsia="宋体" w:hAnsi="Calibri" w:cs="黑体"/>
      <w:kern w:val="2"/>
      <w:sz w:val="18"/>
      <w:szCs w:val="18"/>
    </w:rPr>
  </w:style>
  <w:style w:type="character" w:customStyle="1" w:styleId="Char">
    <w:name w:val="页脚 Char"/>
    <w:basedOn w:val="a0"/>
    <w:link w:val="a3"/>
    <w:uiPriority w:val="99"/>
    <w:qFormat/>
    <w:rPr>
      <w:rFonts w:ascii="Calibri" w:eastAsia="宋体" w:hAnsi="Calibri" w:cs="黑体"/>
      <w:kern w:val="2"/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880F4E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880F4E"/>
    <w:rPr>
      <w:rFonts w:ascii="Calibri" w:eastAsia="宋体" w:hAnsi="Calibri" w:cs="黑体"/>
      <w:kern w:val="2"/>
      <w:sz w:val="18"/>
      <w:szCs w:val="18"/>
    </w:rPr>
  </w:style>
  <w:style w:type="paragraph" w:styleId="a7">
    <w:name w:val="Revision"/>
    <w:hidden/>
    <w:uiPriority w:val="99"/>
    <w:semiHidden/>
    <w:rsid w:val="008A2835"/>
    <w:rPr>
      <w:rFonts w:ascii="Calibri" w:eastAsia="宋体" w:hAnsi="Calibri" w:cs="黑体"/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B70BFF"/>
    <w:pPr>
      <w:jc w:val="center"/>
    </w:pPr>
    <w:rPr>
      <w:rFonts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70BFF"/>
    <w:rPr>
      <w:rFonts w:ascii="Calibri" w:eastAsia="宋体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B70BFF"/>
    <w:pPr>
      <w:jc w:val="left"/>
    </w:pPr>
    <w:rPr>
      <w:rFonts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sid w:val="00B70BFF"/>
    <w:rPr>
      <w:rFonts w:ascii="Calibri" w:eastAsia="宋体" w:hAnsi="Calibri" w:cs="Calibri"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11208</Words>
  <Characters>63887</Characters>
  <Application>Microsoft Office Word</Application>
  <DocSecurity>0</DocSecurity>
  <Lines>532</Lines>
  <Paragraphs>149</Paragraphs>
  <ScaleCrop>false</ScaleCrop>
  <Company/>
  <LinksUpToDate>false</LinksUpToDate>
  <CharactersWithSpaces>749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itor L</dc:creator>
  <cp:lastModifiedBy> </cp:lastModifiedBy>
  <cp:revision>44</cp:revision>
  <dcterms:created xsi:type="dcterms:W3CDTF">2025-03-12T05:49:00Z</dcterms:created>
  <dcterms:modified xsi:type="dcterms:W3CDTF">2026-05-15T0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Mjc4ZDM4M2ExZTJkNWQ2OTIxMTQ3YTk1ZWQ4ZThiMzQiLCJ1c2VySWQiOiIxNzYwNzg0MDcxIn0=</vt:lpwstr>
  </property>
  <property fmtid="{D5CDD505-2E9C-101B-9397-08002B2CF9AE}" pid="3" name="KSOProductBuildVer">
    <vt:lpwstr>2052-12.1.0.25835</vt:lpwstr>
  </property>
  <property fmtid="{D5CDD505-2E9C-101B-9397-08002B2CF9AE}" pid="4" name="ICV">
    <vt:lpwstr>A87CAD8387E44B4288CCD68F21A85FA6_12</vt:lpwstr>
  </property>
</Properties>
</file>